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2948" w:rsidRPr="00AC1C3C" w:rsidRDefault="00756156" w:rsidP="00BE1CFF">
      <w:pPr>
        <w:spacing w:after="0" w:line="240" w:lineRule="auto"/>
        <w:jc w:val="center"/>
        <w:rPr>
          <w:rFonts w:asciiTheme="minorHAnsi" w:hAnsiTheme="minorHAnsi" w:cstheme="minorHAnsi"/>
          <w:b/>
          <w:sz w:val="28"/>
          <w:szCs w:val="24"/>
        </w:rPr>
      </w:pPr>
      <w:r w:rsidRPr="00AC1C3C">
        <w:rPr>
          <w:rFonts w:asciiTheme="minorHAnsi" w:hAnsiTheme="minorHAnsi" w:cstheme="minorHAnsi"/>
          <w:b/>
          <w:sz w:val="28"/>
          <w:szCs w:val="24"/>
        </w:rPr>
        <w:t>PROGRAMA DE CURSO</w:t>
      </w:r>
    </w:p>
    <w:p w:rsidR="00BE1CFF" w:rsidRPr="00AC1C3C" w:rsidRDefault="00BE1CFF" w:rsidP="00BE1CFF">
      <w:pPr>
        <w:spacing w:after="0" w:line="240" w:lineRule="auto"/>
        <w:jc w:val="center"/>
        <w:rPr>
          <w:rFonts w:asciiTheme="minorHAnsi" w:hAnsiTheme="minorHAnsi" w:cstheme="minorHAnsi"/>
          <w:b/>
          <w:sz w:val="28"/>
          <w:szCs w:val="24"/>
        </w:rPr>
      </w:pPr>
      <w:r w:rsidRPr="00AC1C3C">
        <w:rPr>
          <w:rFonts w:asciiTheme="minorHAnsi" w:hAnsiTheme="minorHAnsi" w:cstheme="minorHAnsi"/>
          <w:b/>
          <w:sz w:val="28"/>
          <w:szCs w:val="24"/>
        </w:rPr>
        <w:t>CI</w:t>
      </w:r>
      <w:r w:rsidR="00AC1C3C" w:rsidRPr="00AC1C3C">
        <w:rPr>
          <w:rFonts w:asciiTheme="minorHAnsi" w:hAnsiTheme="minorHAnsi" w:cstheme="minorHAnsi"/>
          <w:b/>
          <w:sz w:val="28"/>
          <w:szCs w:val="24"/>
        </w:rPr>
        <w:t>53</w:t>
      </w:r>
      <w:r w:rsidR="00372388">
        <w:rPr>
          <w:rFonts w:asciiTheme="minorHAnsi" w:hAnsiTheme="minorHAnsi" w:cstheme="minorHAnsi"/>
          <w:b/>
          <w:sz w:val="28"/>
          <w:szCs w:val="24"/>
        </w:rPr>
        <w:t>13</w:t>
      </w:r>
      <w:r w:rsidRPr="00AC1C3C">
        <w:rPr>
          <w:rFonts w:asciiTheme="minorHAnsi" w:hAnsiTheme="minorHAnsi" w:cstheme="minorHAnsi"/>
          <w:b/>
          <w:sz w:val="28"/>
          <w:szCs w:val="24"/>
        </w:rPr>
        <w:t xml:space="preserve"> – </w:t>
      </w:r>
      <w:r w:rsidR="00D06D2F" w:rsidRPr="00AC1C3C">
        <w:rPr>
          <w:rFonts w:asciiTheme="minorHAnsi" w:hAnsiTheme="minorHAnsi" w:cstheme="minorHAnsi"/>
          <w:b/>
          <w:sz w:val="28"/>
          <w:szCs w:val="24"/>
        </w:rPr>
        <w:t>Transporte Sustentable</w:t>
      </w:r>
      <w:r w:rsidR="00F410C8">
        <w:rPr>
          <w:rFonts w:asciiTheme="minorHAnsi" w:hAnsiTheme="minorHAnsi" w:cstheme="minorHAnsi"/>
          <w:b/>
          <w:sz w:val="28"/>
          <w:szCs w:val="24"/>
        </w:rPr>
        <w:t xml:space="preserve"> y Tecnologías Disruptivas</w:t>
      </w:r>
    </w:p>
    <w:p w:rsidR="00BE1CFF" w:rsidRPr="00AC1C3C" w:rsidRDefault="00BE1CFF" w:rsidP="00BE1CFF">
      <w:pPr>
        <w:spacing w:after="0" w:line="240" w:lineRule="auto"/>
        <w:jc w:val="right"/>
        <w:rPr>
          <w:rFonts w:asciiTheme="minorHAnsi" w:hAnsiTheme="minorHAnsi" w:cstheme="minorHAnsi"/>
          <w:b/>
          <w:sz w:val="24"/>
          <w:szCs w:val="24"/>
        </w:rPr>
      </w:pPr>
    </w:p>
    <w:p w:rsidR="00BE1CFF" w:rsidRDefault="00BE1CFF" w:rsidP="00BE1CFF">
      <w:pPr>
        <w:spacing w:after="0" w:line="240" w:lineRule="auto"/>
        <w:jc w:val="right"/>
        <w:rPr>
          <w:rFonts w:asciiTheme="minorHAnsi" w:hAnsiTheme="minorHAnsi" w:cstheme="minorHAnsi"/>
          <w:b/>
          <w:bCs/>
          <w:sz w:val="24"/>
          <w:szCs w:val="24"/>
          <w:lang w:val="es-ES_tradnl"/>
        </w:rPr>
      </w:pPr>
      <w:r w:rsidRPr="00AC1C3C">
        <w:rPr>
          <w:rFonts w:asciiTheme="minorHAnsi" w:hAnsiTheme="minorHAnsi" w:cstheme="minorHAnsi"/>
          <w:b/>
          <w:sz w:val="24"/>
          <w:szCs w:val="24"/>
        </w:rPr>
        <w:t xml:space="preserve">Profesor: </w:t>
      </w:r>
      <w:r w:rsidRPr="00AC1C3C">
        <w:rPr>
          <w:rFonts w:asciiTheme="minorHAnsi" w:hAnsiTheme="minorHAnsi" w:cstheme="minorHAnsi"/>
          <w:b/>
          <w:bCs/>
          <w:sz w:val="24"/>
          <w:szCs w:val="24"/>
          <w:lang w:val="es-ES_tradnl"/>
        </w:rPr>
        <w:t>Alejandro Tirachini Hernández</w:t>
      </w:r>
    </w:p>
    <w:p w:rsidR="00E11B97" w:rsidRPr="00AC1C3C" w:rsidRDefault="00E11B97" w:rsidP="00BE1CFF">
      <w:pPr>
        <w:spacing w:after="0" w:line="240" w:lineRule="auto"/>
        <w:jc w:val="right"/>
        <w:rPr>
          <w:rFonts w:asciiTheme="minorHAnsi" w:hAnsiTheme="minorHAnsi" w:cstheme="minorHAnsi"/>
          <w:b/>
          <w:bCs/>
          <w:sz w:val="24"/>
          <w:szCs w:val="24"/>
          <w:lang w:val="es-ES_tradnl"/>
        </w:rPr>
      </w:pPr>
      <w:r>
        <w:rPr>
          <w:rFonts w:asciiTheme="minorHAnsi" w:hAnsiTheme="minorHAnsi" w:cstheme="minorHAnsi"/>
          <w:b/>
          <w:bCs/>
          <w:sz w:val="24"/>
          <w:szCs w:val="24"/>
          <w:lang w:val="es-ES_tradnl"/>
        </w:rPr>
        <w:t xml:space="preserve">Semestre </w:t>
      </w:r>
      <w:r w:rsidR="00F410C8">
        <w:rPr>
          <w:rFonts w:asciiTheme="minorHAnsi" w:hAnsiTheme="minorHAnsi" w:cstheme="minorHAnsi"/>
          <w:b/>
          <w:bCs/>
          <w:sz w:val="24"/>
          <w:szCs w:val="24"/>
          <w:lang w:val="es-ES_tradnl"/>
        </w:rPr>
        <w:t>Primavera</w:t>
      </w:r>
      <w:r>
        <w:rPr>
          <w:rFonts w:asciiTheme="minorHAnsi" w:hAnsiTheme="minorHAnsi" w:cstheme="minorHAnsi"/>
          <w:b/>
          <w:bCs/>
          <w:sz w:val="24"/>
          <w:szCs w:val="24"/>
          <w:lang w:val="es-ES_tradnl"/>
        </w:rPr>
        <w:t xml:space="preserve"> 201</w:t>
      </w:r>
      <w:r w:rsidR="00D127EE">
        <w:rPr>
          <w:rFonts w:asciiTheme="minorHAnsi" w:hAnsiTheme="minorHAnsi" w:cstheme="minorHAnsi"/>
          <w:b/>
          <w:bCs/>
          <w:sz w:val="24"/>
          <w:szCs w:val="24"/>
          <w:lang w:val="es-ES_tradnl"/>
        </w:rPr>
        <w:t>8</w:t>
      </w:r>
    </w:p>
    <w:p w:rsidR="00BE1CFF" w:rsidRPr="00AC1C3C" w:rsidRDefault="00BE1CFF" w:rsidP="00BE1CFF">
      <w:pPr>
        <w:spacing w:after="0" w:line="240" w:lineRule="auto"/>
        <w:jc w:val="right"/>
        <w:rPr>
          <w:rFonts w:asciiTheme="minorHAnsi" w:hAnsiTheme="minorHAnsi" w:cstheme="minorHAnsi"/>
          <w:b/>
          <w:sz w:val="24"/>
          <w:szCs w:val="24"/>
        </w:rPr>
      </w:pP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142"/>
        <w:gridCol w:w="668"/>
        <w:gridCol w:w="1811"/>
        <w:gridCol w:w="1811"/>
        <w:gridCol w:w="1811"/>
        <w:gridCol w:w="1811"/>
      </w:tblGrid>
      <w:tr w:rsidR="00115D26" w:rsidRPr="00AC1C3C">
        <w:tc>
          <w:tcPr>
            <w:tcW w:w="631" w:type="pct"/>
            <w:shd w:val="solid" w:color="A6A6A6" w:fill="auto"/>
          </w:tcPr>
          <w:p w:rsidR="00115D26" w:rsidRPr="00AC1C3C" w:rsidRDefault="00115D26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AC1C3C">
              <w:rPr>
                <w:rFonts w:asciiTheme="minorHAnsi" w:hAnsiTheme="minorHAnsi" w:cstheme="minorHAnsi"/>
                <w:sz w:val="24"/>
                <w:szCs w:val="24"/>
              </w:rPr>
              <w:t>Código</w:t>
            </w:r>
          </w:p>
        </w:tc>
        <w:tc>
          <w:tcPr>
            <w:tcW w:w="4369" w:type="pct"/>
            <w:gridSpan w:val="5"/>
            <w:shd w:val="solid" w:color="A6A6A6" w:fill="auto"/>
          </w:tcPr>
          <w:p w:rsidR="00115D26" w:rsidRPr="00AC1C3C" w:rsidRDefault="00115D26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AC1C3C">
              <w:rPr>
                <w:rFonts w:asciiTheme="minorHAnsi" w:hAnsiTheme="minorHAnsi" w:cstheme="minorHAnsi"/>
                <w:sz w:val="24"/>
                <w:szCs w:val="24"/>
              </w:rPr>
              <w:t>Nombre</w:t>
            </w:r>
          </w:p>
        </w:tc>
      </w:tr>
      <w:tr w:rsidR="00577EF9" w:rsidRPr="00BE1CFF">
        <w:tc>
          <w:tcPr>
            <w:tcW w:w="631" w:type="pct"/>
          </w:tcPr>
          <w:p w:rsidR="00577EF9" w:rsidRPr="00AC1C3C" w:rsidRDefault="00AC1C3C" w:rsidP="006D2F74">
            <w:pPr>
              <w:jc w:val="center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r w:rsidRPr="00AC1C3C"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  <w:t>CI53</w:t>
            </w:r>
            <w:r w:rsidR="00372388"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  <w:t>13</w:t>
            </w:r>
            <w:bookmarkStart w:id="0" w:name="_GoBack"/>
            <w:bookmarkEnd w:id="0"/>
            <w:r w:rsidR="00261CED" w:rsidRPr="00AC1C3C"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  <w:t xml:space="preserve"> </w:t>
            </w:r>
          </w:p>
        </w:tc>
        <w:tc>
          <w:tcPr>
            <w:tcW w:w="4369" w:type="pct"/>
            <w:gridSpan w:val="5"/>
          </w:tcPr>
          <w:p w:rsidR="00577EF9" w:rsidRPr="00BE1CFF" w:rsidRDefault="00F410C8" w:rsidP="0037751A">
            <w:pPr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F410C8">
              <w:rPr>
                <w:rFonts w:asciiTheme="minorHAnsi" w:hAnsiTheme="minorHAnsi" w:cstheme="minorHAnsi"/>
                <w:sz w:val="24"/>
                <w:szCs w:val="24"/>
                <w:lang w:eastAsia="es-ES"/>
              </w:rPr>
              <w:t>Transporte Sustentable y Tecnologías Disruptivas</w:t>
            </w:r>
          </w:p>
        </w:tc>
      </w:tr>
      <w:tr w:rsidR="00577EF9" w:rsidRPr="00BE1CFF">
        <w:tc>
          <w:tcPr>
            <w:tcW w:w="5000" w:type="pct"/>
            <w:gridSpan w:val="6"/>
            <w:shd w:val="solid" w:color="A6A6A6" w:fill="auto"/>
          </w:tcPr>
          <w:p w:rsidR="00577EF9" w:rsidRPr="00BE1CFF" w:rsidRDefault="00577EF9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Nombre en Inglés</w:t>
            </w:r>
          </w:p>
        </w:tc>
      </w:tr>
      <w:tr w:rsidR="00577EF9" w:rsidRPr="00F410C8">
        <w:tc>
          <w:tcPr>
            <w:tcW w:w="5000" w:type="pct"/>
            <w:gridSpan w:val="6"/>
            <w:tcBorders>
              <w:bottom w:val="single" w:sz="4" w:space="0" w:color="000000"/>
            </w:tcBorders>
          </w:tcPr>
          <w:p w:rsidR="00577EF9" w:rsidRPr="00F410C8" w:rsidRDefault="00D06D2F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GB"/>
              </w:rPr>
            </w:pPr>
            <w:r w:rsidRPr="00F410C8">
              <w:rPr>
                <w:rFonts w:asciiTheme="minorHAnsi" w:eastAsia="Times New Roman" w:hAnsiTheme="minorHAnsi" w:cstheme="minorHAnsi"/>
                <w:sz w:val="24"/>
                <w:szCs w:val="24"/>
                <w:lang w:val="en-GB" w:eastAsia="es-CL"/>
              </w:rPr>
              <w:t>Sustainable Transport</w:t>
            </w:r>
            <w:r w:rsidR="00F410C8" w:rsidRPr="00F410C8">
              <w:rPr>
                <w:rFonts w:asciiTheme="minorHAnsi" w:eastAsia="Times New Roman" w:hAnsiTheme="minorHAnsi" w:cstheme="minorHAnsi"/>
                <w:sz w:val="24"/>
                <w:szCs w:val="24"/>
                <w:lang w:val="en-GB" w:eastAsia="es-CL"/>
              </w:rPr>
              <w:t xml:space="preserve"> and Disruptive T</w:t>
            </w:r>
            <w:r w:rsidR="00F410C8">
              <w:rPr>
                <w:rFonts w:asciiTheme="minorHAnsi" w:eastAsia="Times New Roman" w:hAnsiTheme="minorHAnsi" w:cstheme="minorHAnsi"/>
                <w:sz w:val="24"/>
                <w:szCs w:val="24"/>
                <w:lang w:val="en-GB" w:eastAsia="es-CL"/>
              </w:rPr>
              <w:t>echnologies</w:t>
            </w:r>
          </w:p>
          <w:p w:rsidR="00A671F3" w:rsidRPr="00F410C8" w:rsidRDefault="00A671F3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GB"/>
              </w:rPr>
            </w:pPr>
          </w:p>
        </w:tc>
      </w:tr>
      <w:tr w:rsidR="00577EF9" w:rsidRPr="00BE1CFF">
        <w:tc>
          <w:tcPr>
            <w:tcW w:w="1000" w:type="pct"/>
            <w:gridSpan w:val="2"/>
            <w:shd w:val="solid" w:color="A6A6A6" w:fill="auto"/>
            <w:vAlign w:val="center"/>
          </w:tcPr>
          <w:p w:rsidR="00577EF9" w:rsidRPr="00BE1CFF" w:rsidRDefault="00577EF9" w:rsidP="002B00B2">
            <w:pPr>
              <w:tabs>
                <w:tab w:val="left" w:pos="1210"/>
              </w:tabs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SCT</w:t>
            </w:r>
          </w:p>
        </w:tc>
        <w:tc>
          <w:tcPr>
            <w:tcW w:w="1000" w:type="pct"/>
            <w:shd w:val="solid" w:color="A6A6A6" w:fill="auto"/>
            <w:vAlign w:val="center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Unidades Docentes</w:t>
            </w:r>
          </w:p>
        </w:tc>
        <w:tc>
          <w:tcPr>
            <w:tcW w:w="1000" w:type="pct"/>
            <w:shd w:val="solid" w:color="A6A6A6" w:fill="auto"/>
            <w:vAlign w:val="center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Horas de Cátedra</w:t>
            </w:r>
          </w:p>
        </w:tc>
        <w:tc>
          <w:tcPr>
            <w:tcW w:w="1000" w:type="pct"/>
            <w:shd w:val="solid" w:color="A6A6A6" w:fill="auto"/>
            <w:vAlign w:val="center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Horas Docencia Auxiliar</w:t>
            </w:r>
            <w:r w:rsidR="004670DE">
              <w:rPr>
                <w:rFonts w:asciiTheme="minorHAnsi" w:hAnsiTheme="minorHAnsi" w:cstheme="minorHAnsi"/>
                <w:sz w:val="24"/>
                <w:szCs w:val="24"/>
              </w:rPr>
              <w:t xml:space="preserve"> (Taller)</w:t>
            </w:r>
          </w:p>
        </w:tc>
        <w:tc>
          <w:tcPr>
            <w:tcW w:w="1000" w:type="pct"/>
            <w:shd w:val="solid" w:color="A6A6A6" w:fill="auto"/>
            <w:vAlign w:val="center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Horas de Trabajo Personal</w:t>
            </w:r>
          </w:p>
        </w:tc>
      </w:tr>
      <w:tr w:rsidR="00143F2B" w:rsidRPr="00BE1CFF">
        <w:tc>
          <w:tcPr>
            <w:tcW w:w="1000" w:type="pct"/>
            <w:gridSpan w:val="2"/>
            <w:tcBorders>
              <w:bottom w:val="single" w:sz="4" w:space="0" w:color="000000"/>
            </w:tcBorders>
          </w:tcPr>
          <w:p w:rsidR="00143F2B" w:rsidRPr="00BE1CFF" w:rsidRDefault="00F410C8" w:rsidP="00575848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6</w:t>
            </w:r>
          </w:p>
        </w:tc>
        <w:tc>
          <w:tcPr>
            <w:tcW w:w="1000" w:type="pct"/>
            <w:tcBorders>
              <w:bottom w:val="single" w:sz="4" w:space="0" w:color="000000"/>
            </w:tcBorders>
          </w:tcPr>
          <w:p w:rsidR="00143F2B" w:rsidRPr="00BE1CFF" w:rsidRDefault="00F410C8" w:rsidP="00575848">
            <w:pPr>
              <w:pStyle w:val="Textoindependiente2"/>
              <w:jc w:val="center"/>
              <w:rPr>
                <w:rFonts w:asciiTheme="minorHAnsi" w:hAnsiTheme="minorHAnsi" w:cstheme="minorHAnsi"/>
                <w:color w:val="auto"/>
                <w:sz w:val="24"/>
                <w:lang w:val="es-CL"/>
              </w:rPr>
            </w:pPr>
            <w:r>
              <w:rPr>
                <w:rFonts w:asciiTheme="minorHAnsi" w:hAnsiTheme="minorHAnsi" w:cstheme="minorHAnsi"/>
                <w:color w:val="auto"/>
                <w:sz w:val="24"/>
                <w:lang w:val="es-CL"/>
              </w:rPr>
              <w:t>10</w:t>
            </w:r>
          </w:p>
        </w:tc>
        <w:tc>
          <w:tcPr>
            <w:tcW w:w="1000" w:type="pct"/>
            <w:tcBorders>
              <w:bottom w:val="single" w:sz="4" w:space="0" w:color="000000"/>
            </w:tcBorders>
          </w:tcPr>
          <w:p w:rsidR="00143F2B" w:rsidRPr="004670DE" w:rsidRDefault="00F410C8" w:rsidP="00575848">
            <w:pPr>
              <w:jc w:val="center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3</w:t>
            </w:r>
          </w:p>
        </w:tc>
        <w:tc>
          <w:tcPr>
            <w:tcW w:w="1000" w:type="pct"/>
            <w:tcBorders>
              <w:bottom w:val="single" w:sz="4" w:space="0" w:color="000000"/>
            </w:tcBorders>
          </w:tcPr>
          <w:p w:rsidR="00143F2B" w:rsidRPr="004670DE" w:rsidRDefault="00D06D2F" w:rsidP="00575848">
            <w:pPr>
              <w:jc w:val="center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0</w:t>
            </w:r>
          </w:p>
        </w:tc>
        <w:tc>
          <w:tcPr>
            <w:tcW w:w="1000" w:type="pct"/>
            <w:tcBorders>
              <w:bottom w:val="single" w:sz="4" w:space="0" w:color="000000"/>
            </w:tcBorders>
          </w:tcPr>
          <w:p w:rsidR="00143F2B" w:rsidRPr="004670DE" w:rsidRDefault="00F410C8" w:rsidP="00575848">
            <w:pPr>
              <w:jc w:val="center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7</w:t>
            </w:r>
          </w:p>
        </w:tc>
      </w:tr>
      <w:tr w:rsidR="00577EF9" w:rsidRPr="00BE1CFF">
        <w:tc>
          <w:tcPr>
            <w:tcW w:w="3000" w:type="pct"/>
            <w:gridSpan w:val="4"/>
            <w:shd w:val="solid" w:color="A6A6A6" w:fill="auto"/>
            <w:vAlign w:val="center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Requisitos</w:t>
            </w:r>
          </w:p>
        </w:tc>
        <w:tc>
          <w:tcPr>
            <w:tcW w:w="2000" w:type="pct"/>
            <w:gridSpan w:val="2"/>
            <w:shd w:val="solid" w:color="A6A6A6" w:fill="auto"/>
            <w:vAlign w:val="center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Carácter del Curso</w:t>
            </w:r>
          </w:p>
        </w:tc>
      </w:tr>
      <w:tr w:rsidR="00577EF9" w:rsidRPr="00BE1CFF">
        <w:tc>
          <w:tcPr>
            <w:tcW w:w="3000" w:type="pct"/>
            <w:gridSpan w:val="4"/>
            <w:tcBorders>
              <w:bottom w:val="single" w:sz="4" w:space="0" w:color="000000"/>
            </w:tcBorders>
          </w:tcPr>
          <w:p w:rsidR="00577EF9" w:rsidRPr="00BE1CFF" w:rsidRDefault="00D06D2F" w:rsidP="00D06D2F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eastAsia="Times New Roman" w:hAnsiTheme="minorHAnsi" w:cstheme="minorHAnsi"/>
                <w:iCs/>
                <w:sz w:val="24"/>
                <w:szCs w:val="24"/>
                <w:lang w:val="es-ES_tradnl"/>
              </w:rPr>
              <w:t>IN</w:t>
            </w:r>
            <w:r w:rsidR="0013228A">
              <w:rPr>
                <w:rFonts w:asciiTheme="minorHAnsi" w:eastAsia="Times New Roman" w:hAnsiTheme="minorHAnsi" w:cstheme="minorHAnsi"/>
                <w:iCs/>
                <w:sz w:val="24"/>
                <w:szCs w:val="24"/>
                <w:lang w:val="es-ES_tradnl"/>
              </w:rPr>
              <w:t>2201</w:t>
            </w:r>
            <w:r w:rsidR="00BE1CFF" w:rsidRPr="00BE1CFF">
              <w:rPr>
                <w:rFonts w:asciiTheme="minorHAnsi" w:eastAsia="Times New Roman" w:hAnsiTheme="minorHAnsi" w:cstheme="minorHAnsi"/>
                <w:iCs/>
                <w:sz w:val="24"/>
                <w:szCs w:val="24"/>
                <w:lang w:val="es-ES_tradnl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Cs/>
                <w:sz w:val="24"/>
                <w:szCs w:val="24"/>
                <w:lang w:val="es-ES_tradnl"/>
              </w:rPr>
              <w:t>Economía</w:t>
            </w:r>
          </w:p>
        </w:tc>
        <w:tc>
          <w:tcPr>
            <w:tcW w:w="2000" w:type="pct"/>
            <w:gridSpan w:val="2"/>
            <w:tcBorders>
              <w:bottom w:val="single" w:sz="4" w:space="0" w:color="000000"/>
            </w:tcBorders>
          </w:tcPr>
          <w:p w:rsidR="00BE1CFF" w:rsidRDefault="0013228A" w:rsidP="00BE1CFF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lectivo de licenciatura</w:t>
            </w:r>
          </w:p>
          <w:p w:rsidR="0013228A" w:rsidRDefault="0013228A" w:rsidP="00BE1CFF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lectivo Minor Ingeniería para la Sustentabilidad</w:t>
            </w:r>
          </w:p>
          <w:p w:rsidR="00A96178" w:rsidRDefault="00A96178" w:rsidP="00BE1CFF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lectivo Ingeniería Civil especialidad Transporte</w:t>
            </w:r>
          </w:p>
          <w:p w:rsidR="00A96178" w:rsidRDefault="00A96178" w:rsidP="00BE1CFF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lectivo Magíster en Ciencias de la Ingeniería, mención Transporte.</w:t>
            </w:r>
          </w:p>
          <w:p w:rsidR="00577EF9" w:rsidRPr="00BE1CFF" w:rsidRDefault="00577EF9" w:rsidP="0088326B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</w:tr>
      <w:tr w:rsidR="00577EF9" w:rsidRPr="00BE1CFF">
        <w:tc>
          <w:tcPr>
            <w:tcW w:w="5000" w:type="pct"/>
            <w:gridSpan w:val="6"/>
            <w:shd w:val="solid" w:color="A6A6A6" w:fill="auto"/>
          </w:tcPr>
          <w:p w:rsidR="00577EF9" w:rsidRPr="00BE1CFF" w:rsidRDefault="00577EF9" w:rsidP="002B00B2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Resultados de Aprendizaje</w:t>
            </w:r>
          </w:p>
        </w:tc>
      </w:tr>
      <w:tr w:rsidR="00577EF9" w:rsidRPr="00BE1CFF">
        <w:trPr>
          <w:trHeight w:val="796"/>
        </w:trPr>
        <w:tc>
          <w:tcPr>
            <w:tcW w:w="5000" w:type="pct"/>
            <w:gridSpan w:val="6"/>
          </w:tcPr>
          <w:p w:rsidR="00FD1D91" w:rsidRDefault="00143F2B" w:rsidP="00D40973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756F19">
              <w:rPr>
                <w:rFonts w:asciiTheme="minorHAnsi" w:hAnsiTheme="minorHAnsi" w:cstheme="minorHAnsi"/>
                <w:sz w:val="24"/>
                <w:szCs w:val="24"/>
              </w:rPr>
              <w:t>E</w:t>
            </w:r>
            <w:r w:rsidR="005E4A8E" w:rsidRPr="00756F19">
              <w:rPr>
                <w:rFonts w:asciiTheme="minorHAnsi" w:hAnsiTheme="minorHAnsi" w:cstheme="minorHAnsi"/>
                <w:sz w:val="24"/>
                <w:szCs w:val="24"/>
              </w:rPr>
              <w:t xml:space="preserve">l estudiante </w:t>
            </w:r>
            <w:r w:rsidR="00FD1D91" w:rsidRPr="00756F19">
              <w:rPr>
                <w:rFonts w:asciiTheme="minorHAnsi" w:hAnsiTheme="minorHAnsi" w:cstheme="minorHAnsi"/>
                <w:sz w:val="24"/>
                <w:szCs w:val="24"/>
              </w:rPr>
              <w:t xml:space="preserve">domina los conceptos generales de sustentabilidad en sistemas de transporte, en </w:t>
            </w:r>
            <w:r w:rsidR="0088326B" w:rsidRPr="00756F19">
              <w:rPr>
                <w:rFonts w:asciiTheme="minorHAnsi" w:hAnsiTheme="minorHAnsi" w:cstheme="minorHAnsi"/>
                <w:sz w:val="24"/>
                <w:szCs w:val="24"/>
              </w:rPr>
              <w:t>cuanto a formas de movilidad, tecnologías y</w:t>
            </w:r>
            <w:r w:rsidR="00FD1D91" w:rsidRPr="00756F19">
              <w:rPr>
                <w:rFonts w:asciiTheme="minorHAnsi" w:hAnsiTheme="minorHAnsi" w:cstheme="minorHAnsi"/>
                <w:sz w:val="24"/>
                <w:szCs w:val="24"/>
              </w:rPr>
              <w:t xml:space="preserve"> políticas de transporte.</w:t>
            </w:r>
            <w:r w:rsidR="0088326B" w:rsidRPr="00756F19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 xml:space="preserve">El estudiante es introducido a nuevas formas de movilidad como </w:t>
            </w:r>
            <w:r w:rsidR="00F410C8"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ride-hailing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 xml:space="preserve">, vehículos conectados y autónomos y los conceptos de </w:t>
            </w:r>
            <w:r w:rsidR="00F410C8"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smart mobility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 xml:space="preserve">, </w:t>
            </w:r>
            <w:r w:rsidR="00F410C8"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mobility on demand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 xml:space="preserve"> (MoD) y </w:t>
            </w:r>
            <w:r w:rsidR="00F410C8"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mobility as a service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 xml:space="preserve"> (MaaS), con énfasis en el efecto de estas tecnologías en la sustentabilidad de los sistemas de transporte. </w:t>
            </w:r>
            <w:r w:rsidR="0088326B" w:rsidRPr="00756F19">
              <w:rPr>
                <w:rFonts w:asciiTheme="minorHAnsi" w:hAnsiTheme="minorHAnsi" w:cstheme="minorHAnsi"/>
                <w:sz w:val="24"/>
                <w:szCs w:val="24"/>
              </w:rPr>
              <w:t>A</w:t>
            </w:r>
            <w:r w:rsidR="0088326B">
              <w:rPr>
                <w:rFonts w:asciiTheme="minorHAnsi" w:hAnsiTheme="minorHAnsi" w:cstheme="minorHAnsi"/>
                <w:sz w:val="24"/>
                <w:szCs w:val="24"/>
              </w:rPr>
              <w:t xml:space="preserve"> través de </w:t>
            </w:r>
            <w:r w:rsidR="00D80A73">
              <w:rPr>
                <w:rFonts w:asciiTheme="minorHAnsi" w:hAnsiTheme="minorHAnsi" w:cstheme="minorHAnsi"/>
                <w:sz w:val="24"/>
                <w:szCs w:val="24"/>
              </w:rPr>
              <w:t>lecturas especializadas</w:t>
            </w:r>
            <w:r w:rsidR="0088326B">
              <w:rPr>
                <w:rFonts w:asciiTheme="minorHAnsi" w:hAnsiTheme="minorHAnsi" w:cstheme="minorHAnsi"/>
                <w:sz w:val="24"/>
                <w:szCs w:val="24"/>
              </w:rPr>
              <w:t xml:space="preserve">, el estudiante profundizará su conocimiento en 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>temas específicos</w:t>
            </w:r>
            <w:r w:rsidR="0088326B">
              <w:rPr>
                <w:rFonts w:asciiTheme="minorHAnsi" w:hAnsiTheme="minorHAnsi" w:cstheme="minorHAnsi"/>
                <w:sz w:val="24"/>
                <w:szCs w:val="24"/>
              </w:rPr>
              <w:t xml:space="preserve"> de transporte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>, tecnologías disruptivas</w:t>
            </w:r>
            <w:r w:rsidR="0088326B">
              <w:rPr>
                <w:rFonts w:asciiTheme="minorHAnsi" w:hAnsiTheme="minorHAnsi" w:cstheme="minorHAnsi"/>
                <w:sz w:val="24"/>
                <w:szCs w:val="24"/>
              </w:rPr>
              <w:t xml:space="preserve"> y sustentabilidad.</w:t>
            </w:r>
            <w:r w:rsidR="00F410C8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</w:p>
          <w:p w:rsidR="00FD1D91" w:rsidRDefault="00FD1D91" w:rsidP="00D40973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88326B" w:rsidRDefault="00BE1CFF" w:rsidP="00BE1CFF">
            <w:pPr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 w:rsidRPr="00BE1CFF">
              <w:rPr>
                <w:rFonts w:asciiTheme="minorHAnsi" w:hAnsiTheme="minorHAnsi" w:cstheme="minorHAnsi"/>
                <w:b/>
                <w:i/>
                <w:sz w:val="24"/>
                <w:szCs w:val="24"/>
                <w:lang w:val="es-CL"/>
              </w:rPr>
              <w:t>Objetivo general</w:t>
            </w:r>
            <w:r w:rsidRPr="00BE1CFF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 xml:space="preserve">: </w:t>
            </w:r>
            <w:r w:rsidR="0088326B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 xml:space="preserve">Proveer al </w:t>
            </w:r>
            <w:r w:rsidR="005561B0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estudiante</w:t>
            </w:r>
            <w:r w:rsidR="0088326B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 xml:space="preserve"> de herramientas analíticas y teóricas para analizar la sustentabilidad de distintos sistemas de transporte y formas de movilidad</w:t>
            </w:r>
            <w:r w:rsidR="00F410C8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 xml:space="preserve"> presentes y futuras.</w:t>
            </w:r>
          </w:p>
          <w:p w:rsidR="00BE1CFF" w:rsidRPr="00BE1CFF" w:rsidRDefault="00BE1CFF" w:rsidP="00BE1CFF">
            <w:pPr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 w:rsidRPr="00BE1CFF">
              <w:rPr>
                <w:rFonts w:asciiTheme="minorHAnsi" w:hAnsiTheme="minorHAnsi" w:cstheme="minorHAnsi"/>
                <w:b/>
                <w:i/>
                <w:sz w:val="24"/>
                <w:szCs w:val="24"/>
                <w:lang w:val="es-CL"/>
              </w:rPr>
              <w:lastRenderedPageBreak/>
              <w:t>Objetivos específicos</w:t>
            </w:r>
            <w:r w:rsidRPr="00BE1CFF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:</w:t>
            </w:r>
          </w:p>
          <w:p w:rsidR="0088326B" w:rsidRDefault="0088326B" w:rsidP="00BE1CFF">
            <w:pPr>
              <w:numPr>
                <w:ilvl w:val="0"/>
                <w:numId w:val="26"/>
              </w:numPr>
              <w:suppressAutoHyphens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Discutir el concepto de sustentabilidad en el contexto de sistemas de transporte.</w:t>
            </w:r>
          </w:p>
          <w:p w:rsidR="0088326B" w:rsidRDefault="0088326B" w:rsidP="00BE1CFF">
            <w:pPr>
              <w:numPr>
                <w:ilvl w:val="0"/>
                <w:numId w:val="26"/>
              </w:numPr>
              <w:suppressAutoHyphens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Caracterizar distintos sistemas de transporte y sus implicancias en el medio.</w:t>
            </w:r>
          </w:p>
          <w:p w:rsidR="0088326B" w:rsidRDefault="0088326B" w:rsidP="00BE1CFF">
            <w:pPr>
              <w:numPr>
                <w:ilvl w:val="0"/>
                <w:numId w:val="26"/>
              </w:numPr>
              <w:suppressAutoHyphens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Analizar las externalidades de transporte asociadas a distintos modos de transporte</w:t>
            </w:r>
            <w:r w:rsidR="00F410C8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 xml:space="preserve"> y formas de movilidad presentes y futuras</w:t>
            </w:r>
            <w:r w:rsidR="00502952"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.</w:t>
            </w:r>
          </w:p>
          <w:p w:rsidR="002E7E41" w:rsidRDefault="0088326B" w:rsidP="0088326B">
            <w:pPr>
              <w:numPr>
                <w:ilvl w:val="0"/>
                <w:numId w:val="26"/>
              </w:numPr>
              <w:suppressAutoHyphens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CL"/>
              </w:rPr>
              <w:t>Estudiar marcos regulatorios y de planificación de sistemas urbanos que propenden a la sustentabilidad de los patrones de movilidad urbana.</w:t>
            </w:r>
          </w:p>
          <w:p w:rsidR="00AC1C3C" w:rsidRPr="0088326B" w:rsidRDefault="00AC1C3C" w:rsidP="00AC1C3C">
            <w:pPr>
              <w:suppressAutoHyphens/>
              <w:spacing w:after="0" w:line="240" w:lineRule="auto"/>
              <w:ind w:left="360"/>
              <w:rPr>
                <w:rFonts w:asciiTheme="minorHAnsi" w:hAnsiTheme="minorHAnsi" w:cstheme="minorHAnsi"/>
                <w:sz w:val="24"/>
                <w:szCs w:val="24"/>
                <w:lang w:val="es-CL"/>
              </w:rPr>
            </w:pPr>
          </w:p>
        </w:tc>
      </w:tr>
    </w:tbl>
    <w:p w:rsidR="00756156" w:rsidRPr="00BE1CFF" w:rsidRDefault="00756156">
      <w:pPr>
        <w:rPr>
          <w:rFonts w:asciiTheme="minorHAnsi" w:hAnsiTheme="minorHAnsi" w:cstheme="minorHAnsi"/>
          <w:sz w:val="24"/>
          <w:szCs w:val="24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360"/>
        <w:gridCol w:w="4360"/>
      </w:tblGrid>
      <w:tr w:rsidR="00A50B79" w:rsidRPr="00BE1CFF">
        <w:trPr>
          <w:trHeight w:val="269"/>
        </w:trPr>
        <w:tc>
          <w:tcPr>
            <w:tcW w:w="4360" w:type="dxa"/>
            <w:shd w:val="solid" w:color="A6A6A6" w:fill="auto"/>
          </w:tcPr>
          <w:p w:rsidR="00A50B79" w:rsidRPr="00BE1CFF" w:rsidRDefault="004718BB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Metodología Docente</w:t>
            </w:r>
          </w:p>
        </w:tc>
        <w:tc>
          <w:tcPr>
            <w:tcW w:w="4360" w:type="dxa"/>
            <w:shd w:val="solid" w:color="A6A6A6" w:fill="auto"/>
          </w:tcPr>
          <w:p w:rsidR="00A50B79" w:rsidRPr="00BE1CFF" w:rsidRDefault="00A50B79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BE1CFF">
              <w:rPr>
                <w:rFonts w:asciiTheme="minorHAnsi" w:hAnsiTheme="minorHAnsi" w:cstheme="minorHAnsi"/>
                <w:sz w:val="24"/>
                <w:szCs w:val="24"/>
              </w:rPr>
              <w:t>Evaluación General</w:t>
            </w:r>
          </w:p>
        </w:tc>
      </w:tr>
      <w:tr w:rsidR="00A50B79" w:rsidRPr="00BE1CFF">
        <w:trPr>
          <w:trHeight w:val="1140"/>
        </w:trPr>
        <w:tc>
          <w:tcPr>
            <w:tcW w:w="4360" w:type="dxa"/>
          </w:tcPr>
          <w:p w:rsidR="006C2FF5" w:rsidRDefault="006C2FF5" w:rsidP="0096327E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</w:p>
          <w:p w:rsidR="00A671F3" w:rsidRDefault="002C206D" w:rsidP="0096327E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  <w:r w:rsidRPr="004670DE"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 xml:space="preserve">Clases expositivas con discusión participativa de los estudiantes. </w:t>
            </w:r>
            <w:r w:rsidR="00D80A73"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>Se incluye ejemplos de casos,</w:t>
            </w:r>
            <w:r w:rsidR="0059737A" w:rsidRPr="004670DE"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 xml:space="preserve"> lectura especializada</w:t>
            </w:r>
            <w:r w:rsidR="00D80A73"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>, análisis y síntesis por parte de los estudiantes</w:t>
            </w:r>
            <w:r w:rsidR="0059737A" w:rsidRPr="004670DE"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>.</w:t>
            </w:r>
          </w:p>
          <w:p w:rsidR="00F410C8" w:rsidRDefault="00F410C8" w:rsidP="0096327E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</w:p>
          <w:p w:rsidR="00F410C8" w:rsidRPr="004670DE" w:rsidRDefault="00F410C8" w:rsidP="0096327E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  <w:r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>Presentaciones orales por parte de los estudiantes</w:t>
            </w:r>
          </w:p>
          <w:p w:rsidR="00A671F3" w:rsidRPr="004670DE" w:rsidRDefault="00A671F3" w:rsidP="0096327E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</w:p>
          <w:p w:rsidR="00A671F3" w:rsidRPr="004670DE" w:rsidRDefault="00A671F3" w:rsidP="0096327E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</w:p>
          <w:p w:rsidR="00A50B79" w:rsidRPr="004670DE" w:rsidRDefault="00A50B79" w:rsidP="002B00B2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4360" w:type="dxa"/>
          </w:tcPr>
          <w:p w:rsidR="0059737A" w:rsidRPr="004670DE" w:rsidRDefault="00886F47" w:rsidP="0022022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El curso contempla </w:t>
            </w:r>
            <w:r w:rsidR="008E71CE">
              <w:rPr>
                <w:rFonts w:asciiTheme="minorHAnsi" w:hAnsiTheme="minorHAnsi" w:cstheme="minorHAnsi"/>
                <w:sz w:val="24"/>
                <w:szCs w:val="24"/>
              </w:rPr>
              <w:t>tre</w:t>
            </w:r>
            <w:r w:rsidR="00B64194">
              <w:rPr>
                <w:rFonts w:asciiTheme="minorHAnsi" w:hAnsiTheme="minorHAnsi" w:cstheme="minorHAnsi"/>
                <w:sz w:val="24"/>
                <w:szCs w:val="24"/>
              </w:rPr>
              <w:t>s tipos de actividades evaluativas</w:t>
            </w:r>
            <w:r w:rsidR="0059737A" w:rsidRPr="004670DE">
              <w:rPr>
                <w:rFonts w:asciiTheme="minorHAnsi" w:hAnsiTheme="minorHAnsi" w:cstheme="minorHAnsi"/>
                <w:sz w:val="24"/>
                <w:szCs w:val="24"/>
              </w:rPr>
              <w:t>:</w:t>
            </w:r>
          </w:p>
          <w:p w:rsidR="0059737A" w:rsidRPr="004670DE" w:rsidRDefault="0059737A" w:rsidP="0022022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D80A73" w:rsidRPr="00D127EE" w:rsidRDefault="0034784B" w:rsidP="00D127EE">
            <w:pPr>
              <w:pStyle w:val="Prrafodelista"/>
              <w:numPr>
                <w:ilvl w:val="0"/>
                <w:numId w:val="47"/>
              </w:num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P</w:t>
            </w:r>
            <w:r w:rsidR="000E211C">
              <w:rPr>
                <w:rFonts w:asciiTheme="minorHAnsi" w:hAnsiTheme="minorHAnsi" w:cstheme="minorHAnsi"/>
                <w:sz w:val="24"/>
                <w:szCs w:val="24"/>
              </w:rPr>
              <w:t>resenta</w:t>
            </w:r>
            <w:r w:rsidR="00E94DC9">
              <w:rPr>
                <w:rFonts w:asciiTheme="minorHAnsi" w:hAnsiTheme="minorHAnsi" w:cstheme="minorHAnsi"/>
                <w:sz w:val="24"/>
                <w:szCs w:val="24"/>
              </w:rPr>
              <w:t>ciones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 y tareas </w:t>
            </w:r>
            <w:r w:rsidR="00E94DC9">
              <w:rPr>
                <w:rFonts w:asciiTheme="minorHAnsi" w:hAnsiTheme="minorHAnsi" w:cstheme="minorHAnsi"/>
                <w:sz w:val="24"/>
                <w:szCs w:val="24"/>
              </w:rPr>
              <w:t>sobre artículos científicos y reportes</w:t>
            </w:r>
            <w:r w:rsidR="00D80A73" w:rsidRPr="00D127EE">
              <w:rPr>
                <w:rFonts w:asciiTheme="minorHAnsi" w:hAnsiTheme="minorHAnsi" w:cstheme="minorHAnsi"/>
                <w:sz w:val="24"/>
                <w:szCs w:val="24"/>
              </w:rPr>
              <w:t xml:space="preserve"> (</w:t>
            </w:r>
            <w:r w:rsidR="00D127EE" w:rsidRPr="00D127EE">
              <w:rPr>
                <w:rFonts w:asciiTheme="minorHAnsi" w:hAnsiTheme="minorHAnsi" w:cstheme="minorHAnsi"/>
                <w:sz w:val="24"/>
                <w:szCs w:val="24"/>
              </w:rPr>
              <w:t>3</w:t>
            </w:r>
            <w:r w:rsidR="00D80A73" w:rsidRPr="00D127EE">
              <w:rPr>
                <w:rFonts w:asciiTheme="minorHAnsi" w:hAnsiTheme="minorHAnsi" w:cstheme="minorHAnsi"/>
                <w:sz w:val="24"/>
                <w:szCs w:val="24"/>
              </w:rPr>
              <w:t>0%)</w:t>
            </w:r>
            <w:r w:rsidR="00D127EE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D127EE" w:rsidRDefault="00E94DC9" w:rsidP="00445B71">
            <w:pPr>
              <w:pStyle w:val="Prrafodelista"/>
              <w:numPr>
                <w:ilvl w:val="0"/>
                <w:numId w:val="47"/>
              </w:num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Realización de un ensayo o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 xml:space="preserve">paper </w:t>
            </w:r>
            <w:r w:rsidR="0034784B">
              <w:rPr>
                <w:rFonts w:asciiTheme="minorHAnsi" w:hAnsiTheme="minorHAnsi" w:cstheme="minorHAnsi"/>
                <w:sz w:val="24"/>
                <w:szCs w:val="24"/>
              </w:rPr>
              <w:t xml:space="preserve">en parejas 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sobre un tema específico tratado en el curso</w:t>
            </w:r>
            <w:r w:rsidR="00D127EE">
              <w:rPr>
                <w:rFonts w:asciiTheme="minorHAnsi" w:hAnsiTheme="minorHAnsi" w:cstheme="minorHAnsi"/>
                <w:sz w:val="24"/>
                <w:szCs w:val="24"/>
              </w:rPr>
              <w:t xml:space="preserve"> (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40</w:t>
            </w:r>
            <w:r w:rsidR="00D127EE">
              <w:rPr>
                <w:rFonts w:asciiTheme="minorHAnsi" w:hAnsiTheme="minorHAnsi" w:cstheme="minorHAnsi"/>
                <w:sz w:val="24"/>
                <w:szCs w:val="24"/>
              </w:rPr>
              <w:t>%)</w:t>
            </w:r>
            <w:r w:rsidR="00603BD2" w:rsidRPr="00D127EE">
              <w:rPr>
                <w:rFonts w:asciiTheme="minorHAnsi" w:hAnsiTheme="minorHAnsi" w:cstheme="minorHAnsi"/>
                <w:sz w:val="24"/>
                <w:szCs w:val="24"/>
              </w:rPr>
              <w:t xml:space="preserve">. </w:t>
            </w:r>
          </w:p>
          <w:p w:rsidR="007D3E30" w:rsidRPr="00D127EE" w:rsidRDefault="00E94DC9" w:rsidP="00445B71">
            <w:pPr>
              <w:pStyle w:val="Prrafodelista"/>
              <w:numPr>
                <w:ilvl w:val="0"/>
                <w:numId w:val="47"/>
              </w:num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Dos pruebas</w:t>
            </w:r>
            <w:r w:rsidR="00D80A73" w:rsidRPr="00D127EE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  <w:r w:rsidR="00D127EE">
              <w:rPr>
                <w:rFonts w:asciiTheme="minorHAnsi" w:hAnsiTheme="minorHAnsi" w:cstheme="minorHAnsi"/>
                <w:sz w:val="24"/>
                <w:szCs w:val="24"/>
              </w:rPr>
              <w:t>individual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es</w:t>
            </w:r>
            <w:r w:rsidR="00D127EE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escritas</w:t>
            </w:r>
            <w:r w:rsidR="00D80A73" w:rsidRPr="00D127EE">
              <w:rPr>
                <w:rFonts w:asciiTheme="minorHAnsi" w:hAnsiTheme="minorHAnsi" w:cstheme="minorHAnsi"/>
                <w:sz w:val="24"/>
                <w:szCs w:val="24"/>
              </w:rPr>
              <w:t xml:space="preserve"> (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30</w:t>
            </w:r>
            <w:r w:rsidR="00D80A73" w:rsidRPr="00D127EE">
              <w:rPr>
                <w:rFonts w:asciiTheme="minorHAnsi" w:hAnsiTheme="minorHAnsi" w:cstheme="minorHAnsi"/>
                <w:sz w:val="24"/>
                <w:szCs w:val="24"/>
              </w:rPr>
              <w:t>%)</w:t>
            </w:r>
            <w:r w:rsidR="00D127EE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</w:tc>
      </w:tr>
    </w:tbl>
    <w:p w:rsidR="00886F47" w:rsidRDefault="00886F47" w:rsidP="006C2FF5">
      <w:pPr>
        <w:rPr>
          <w:rFonts w:asciiTheme="minorHAnsi" w:hAnsiTheme="minorHAnsi" w:cstheme="minorHAnsi"/>
          <w:b/>
          <w:sz w:val="24"/>
          <w:szCs w:val="24"/>
        </w:rPr>
      </w:pPr>
    </w:p>
    <w:p w:rsidR="00900ABC" w:rsidRPr="006C2FF5" w:rsidRDefault="00900ABC" w:rsidP="006C2FF5">
      <w:pPr>
        <w:rPr>
          <w:rFonts w:asciiTheme="minorHAnsi" w:hAnsiTheme="minorHAnsi" w:cstheme="minorHAnsi"/>
          <w:b/>
          <w:sz w:val="24"/>
          <w:szCs w:val="24"/>
        </w:rPr>
      </w:pPr>
      <w:r w:rsidRPr="006C2FF5">
        <w:rPr>
          <w:rFonts w:asciiTheme="minorHAnsi" w:hAnsiTheme="minorHAnsi" w:cstheme="minorHAnsi"/>
          <w:b/>
          <w:sz w:val="24"/>
          <w:szCs w:val="24"/>
        </w:rPr>
        <w:t>Unidades Temáticas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84"/>
        <w:gridCol w:w="1559"/>
        <w:gridCol w:w="3544"/>
        <w:gridCol w:w="2157"/>
      </w:tblGrid>
      <w:tr w:rsidR="00900ABC" w:rsidRPr="006C2FF5">
        <w:tc>
          <w:tcPr>
            <w:tcW w:w="1384" w:type="dxa"/>
            <w:shd w:val="solid" w:color="A6A6A6" w:fill="auto"/>
          </w:tcPr>
          <w:p w:rsidR="00900ABC" w:rsidRPr="006C2FF5" w:rsidRDefault="00900ABC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Número </w:t>
            </w:r>
          </w:p>
        </w:tc>
        <w:tc>
          <w:tcPr>
            <w:tcW w:w="5103" w:type="dxa"/>
            <w:gridSpan w:val="2"/>
            <w:shd w:val="solid" w:color="A6A6A6" w:fill="auto"/>
          </w:tcPr>
          <w:p w:rsidR="00900ABC" w:rsidRPr="006C2FF5" w:rsidRDefault="00900ABC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Nombre de la Unidad</w:t>
            </w:r>
          </w:p>
        </w:tc>
        <w:tc>
          <w:tcPr>
            <w:tcW w:w="2157" w:type="dxa"/>
            <w:shd w:val="solid" w:color="A6A6A6" w:fill="auto"/>
          </w:tcPr>
          <w:p w:rsidR="00900ABC" w:rsidRPr="006C2FF5" w:rsidRDefault="00900ABC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uración en Semanas</w:t>
            </w:r>
          </w:p>
        </w:tc>
      </w:tr>
      <w:tr w:rsidR="00577EF9" w:rsidRPr="006C2FF5">
        <w:tc>
          <w:tcPr>
            <w:tcW w:w="1384" w:type="dxa"/>
            <w:tcBorders>
              <w:bottom w:val="single" w:sz="4" w:space="0" w:color="000000"/>
            </w:tcBorders>
          </w:tcPr>
          <w:p w:rsidR="00577EF9" w:rsidRPr="006C2FF5" w:rsidRDefault="002B0D41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1</w:t>
            </w:r>
          </w:p>
        </w:tc>
        <w:tc>
          <w:tcPr>
            <w:tcW w:w="5103" w:type="dxa"/>
            <w:gridSpan w:val="2"/>
            <w:tcBorders>
              <w:bottom w:val="single" w:sz="4" w:space="0" w:color="000000"/>
            </w:tcBorders>
          </w:tcPr>
          <w:p w:rsidR="00786F62" w:rsidRPr="006C2FF5" w:rsidRDefault="001348CB" w:rsidP="006C2FF5">
            <w:pPr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  <w:t>Sustentabilidad de sistemas de transporte</w:t>
            </w:r>
          </w:p>
        </w:tc>
        <w:tc>
          <w:tcPr>
            <w:tcW w:w="2157" w:type="dxa"/>
            <w:tcBorders>
              <w:bottom w:val="single" w:sz="4" w:space="0" w:color="000000"/>
            </w:tcBorders>
          </w:tcPr>
          <w:p w:rsidR="00577EF9" w:rsidRPr="006C2FF5" w:rsidRDefault="00603BD2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1</w:t>
            </w:r>
          </w:p>
        </w:tc>
      </w:tr>
      <w:tr w:rsidR="00577EF9" w:rsidRPr="006C2FF5" w:rsidTr="006C2FF5">
        <w:trPr>
          <w:trHeight w:val="583"/>
        </w:trPr>
        <w:tc>
          <w:tcPr>
            <w:tcW w:w="2943" w:type="dxa"/>
            <w:gridSpan w:val="2"/>
            <w:shd w:val="solid" w:color="A6A6A6" w:fill="auto"/>
            <w:vAlign w:val="center"/>
          </w:tcPr>
          <w:p w:rsidR="00577EF9" w:rsidRPr="006C2FF5" w:rsidRDefault="00577EF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Contenidos</w:t>
            </w:r>
          </w:p>
        </w:tc>
        <w:tc>
          <w:tcPr>
            <w:tcW w:w="3544" w:type="dxa"/>
            <w:shd w:val="solid" w:color="A6A6A6" w:fill="auto"/>
            <w:vAlign w:val="center"/>
          </w:tcPr>
          <w:p w:rsidR="00577EF9" w:rsidRPr="006C2FF5" w:rsidRDefault="002B0D41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sultados de Aprendizaje</w:t>
            </w:r>
            <w:r w:rsidR="00577EF9"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 de la Unidad</w:t>
            </w:r>
          </w:p>
        </w:tc>
        <w:tc>
          <w:tcPr>
            <w:tcW w:w="2157" w:type="dxa"/>
            <w:shd w:val="solid" w:color="A6A6A6" w:fill="auto"/>
          </w:tcPr>
          <w:p w:rsidR="00577EF9" w:rsidRPr="006C2FF5" w:rsidRDefault="00577EF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ferencias a la Bibliografía</w:t>
            </w:r>
          </w:p>
        </w:tc>
      </w:tr>
      <w:tr w:rsidR="00577EF9" w:rsidRPr="006C2FF5" w:rsidTr="006C2FF5">
        <w:tc>
          <w:tcPr>
            <w:tcW w:w="2943" w:type="dxa"/>
            <w:gridSpan w:val="2"/>
          </w:tcPr>
          <w:p w:rsidR="00577EF9" w:rsidRPr="006C2FF5" w:rsidRDefault="00577EF9" w:rsidP="006C2FF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  <w:p w:rsidR="00D80A73" w:rsidRDefault="00D80A73" w:rsidP="00C82922">
            <w:pPr>
              <w:pStyle w:val="Prrafodelista"/>
              <w:numPr>
                <w:ilvl w:val="0"/>
                <w:numId w:val="29"/>
              </w:numPr>
              <w:spacing w:after="0" w:line="240" w:lineRule="auto"/>
              <w:ind w:left="284" w:hanging="284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Definición de sustentabilidad y desarrollo sustentable</w:t>
            </w:r>
          </w:p>
          <w:p w:rsidR="008E71CE" w:rsidRDefault="008E71CE" w:rsidP="008E71CE">
            <w:pPr>
              <w:pStyle w:val="Prrafodelista"/>
              <w:numPr>
                <w:ilvl w:val="0"/>
                <w:numId w:val="29"/>
              </w:numPr>
              <w:spacing w:after="0" w:line="240" w:lineRule="auto"/>
              <w:ind w:left="284" w:hanging="284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Definición de transporte sustentable</w:t>
            </w:r>
          </w:p>
          <w:p w:rsidR="00C82922" w:rsidRDefault="00C82922" w:rsidP="00C82922">
            <w:pPr>
              <w:pStyle w:val="Prrafodelista"/>
              <w:numPr>
                <w:ilvl w:val="0"/>
                <w:numId w:val="29"/>
              </w:numPr>
              <w:spacing w:after="0" w:line="240" w:lineRule="auto"/>
              <w:ind w:left="284" w:hanging="284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Necesidad de transporte</w:t>
            </w:r>
          </w:p>
          <w:p w:rsidR="00A671F3" w:rsidRPr="006C2FF5" w:rsidRDefault="00C821E9" w:rsidP="00C821E9">
            <w:pPr>
              <w:pStyle w:val="Prrafodelista"/>
              <w:numPr>
                <w:ilvl w:val="0"/>
                <w:numId w:val="29"/>
              </w:numPr>
              <w:spacing w:after="0" w:line="240" w:lineRule="auto"/>
              <w:ind w:left="284" w:hanging="28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lastRenderedPageBreak/>
              <w:t xml:space="preserve">Introducción a </w:t>
            </w:r>
            <w:r w:rsidR="00C82922" w:rsidRPr="00C82922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xternalidades</w:t>
            </w:r>
          </w:p>
        </w:tc>
        <w:tc>
          <w:tcPr>
            <w:tcW w:w="3544" w:type="dxa"/>
          </w:tcPr>
          <w:p w:rsidR="0099243F" w:rsidRPr="006C2FF5" w:rsidRDefault="0099243F" w:rsidP="006C2FF5">
            <w:pPr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C82922" w:rsidRDefault="00D951B0" w:rsidP="00D650B4">
            <w:pPr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l final de la unidad, e</w:t>
            </w:r>
            <w:r w:rsidR="00D650B4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l estudiante c</w:t>
            </w:r>
            <w:r w:rsidR="004670DE"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onoce</w:t>
            </w:r>
            <w:r w:rsidR="002B0D41"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los elementos </w:t>
            </w:r>
            <w:r w:rsidR="004670DE"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fundamentales </w:t>
            </w:r>
            <w:r w:rsidR="002B0D41"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del Sistema de Transporte Urbano</w:t>
            </w:r>
            <w:r w:rsidR="00D650B4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, de sustentabilidad y de </w:t>
            </w:r>
            <w:r w:rsidR="00D650B4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lastRenderedPageBreak/>
              <w:t>externalidades de transporte</w:t>
            </w:r>
          </w:p>
          <w:p w:rsidR="00EC51B0" w:rsidRPr="006C2FF5" w:rsidRDefault="00EC51B0" w:rsidP="00D650B4">
            <w:pPr>
              <w:pStyle w:val="Prrafodelista"/>
              <w:spacing w:after="0" w:line="240" w:lineRule="auto"/>
              <w:ind w:left="176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</w:tc>
        <w:tc>
          <w:tcPr>
            <w:tcW w:w="2157" w:type="dxa"/>
          </w:tcPr>
          <w:p w:rsidR="00774859" w:rsidRDefault="00774859" w:rsidP="00D353D4">
            <w:pPr>
              <w:spacing w:after="0" w:line="240" w:lineRule="auto"/>
              <w:ind w:left="3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  <w:p w:rsidR="00A56FE3" w:rsidRDefault="004B5B31" w:rsidP="00D353D4">
            <w:pPr>
              <w:spacing w:after="0" w:line="240" w:lineRule="auto"/>
              <w:ind w:left="3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6" w:tooltip="Buehler, 2017 #804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Buehler&lt;/Author&gt;&lt;Year&gt;2017&lt;/Year&gt;&lt;RecNum&gt;804&lt;/RecNum&gt;&lt;DisplayText&gt;Buehler&lt;style face="italic"&gt; et al.&lt;/style&gt; (2017)&lt;/DisplayText&gt;&lt;record&gt;&lt;rec-number&gt;804&lt;/rec-number&gt;&lt;foreign-keys&gt;&lt;key app="EN" db-id="0frrf0vfgxdrtzer2e6vxvp0xzttr909dxd0" timestamp="1534073177"&gt;804&lt;/key&gt;&lt;/foreign-keys&gt;&lt;ref-type name="Journal Article"&gt;17&lt;/ref-type&gt;&lt;contributors&gt;&lt;authors&gt;&lt;author&gt;Buehler, Ralph&lt;/author&gt;&lt;author&gt;Pucher, John&lt;/author&gt;&lt;author&gt;Gerike, Regine&lt;/author&gt;&lt;author&gt;Götschi, Thomas&lt;/author&gt;&lt;/authors&gt;&lt;/contributors&gt;&lt;titles&gt;&lt;title&gt;Reducing car dependence in the heart of Europe: lessons from Germany, Austria, and Switzerland&lt;/title&gt;&lt;secondary-title&gt;Transport Reviews&lt;/secondary-title&gt;&lt;/titles&gt;&lt;periodical&gt;&lt;full-title&gt;Transport Reviews&lt;/full-title&gt;&lt;/periodical&gt;&lt;pages&gt;4-28&lt;/pages&gt;&lt;volume&gt;37&lt;/volume&gt;&lt;number&gt;1&lt;/number&gt;&lt;dates&gt;&lt;year&gt;2017&lt;/year&gt;&lt;pub-dates&gt;&lt;date&gt;2017/01/02&lt;/date&gt;&lt;/pub-dates&gt;&lt;/dates&gt;&lt;publisher&gt;Routledge&lt;/publisher&gt;&lt;isbn&gt;0144-1647&lt;/isbn&gt;&lt;urls&gt;&lt;related-urls&gt;&lt;url&gt;https://doi.org/10.1080/01441647.2016.1177799&lt;/url&gt;&lt;/related-urls&gt;&lt;/urls&gt;&lt;electronic-resource-num&gt;10.1080/01441647.2016.1177799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Buehler</w:t>
              </w:r>
              <w:r w:rsidR="00A01E5C" w:rsidRPr="00D12484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s-ES_tradnl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 xml:space="preserve"> (2017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763C36" w:rsidRDefault="004B5B31" w:rsidP="00D353D4">
            <w:pPr>
              <w:spacing w:after="0" w:line="240" w:lineRule="auto"/>
              <w:ind w:left="3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16" w:tooltip="Litman, 2006 #627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Litman&lt;/Author&gt;&lt;Year&gt;2006&lt;/Year&gt;&lt;RecNum&gt;627&lt;/RecNum&gt;&lt;DisplayText&gt;Litman y Burwell (2006)&lt;/DisplayText&gt;&lt;record&gt;&lt;rec-number&gt;627&lt;/rec-number&gt;&lt;foreign-keys&gt;&lt;key app="EN" db-id="0frrf0vfgxdrtzer2e6vxvp0xzttr909dxd0" timestamp="1426079610"&gt;627&lt;/key&gt;&lt;/foreign-keys&gt;&lt;ref-type name="Journal Article"&gt;17&lt;/ref-type&gt;&lt;contributors&gt;&lt;authors&gt;&lt;author&gt;Litman, T.&lt;/author&gt;&lt;author&gt;Burwell, D.&lt;/author&gt;&lt;/authors&gt;&lt;/contributors&gt;&lt;titles&gt;&lt;title&gt;Issues in sustainable transportation&lt;/title&gt;&lt;secondary-title&gt;Int. J. Global Environmental Issues&lt;/secondary-title&gt;&lt;/titles&gt;&lt;periodical&gt;&lt;full-title&gt;Int. J. Global Environmental Issues&lt;/full-title&gt;&lt;/periodical&gt;&lt;pages&gt;331-347&lt;/pages&gt;&lt;volume&gt;6&lt;/volume&gt;&lt;number&gt;4&lt;/number&gt;&lt;dates&gt;&lt;year&gt;2006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Litman y Burwell (2006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  <w:hyperlink w:anchor="_ENREF_14" w:tooltip="Litman, 2006 #627" w:history="1"/>
          </w:p>
          <w:p w:rsidR="00233875" w:rsidRDefault="004B5B31" w:rsidP="00D353D4">
            <w:pPr>
              <w:spacing w:after="0" w:line="240" w:lineRule="auto"/>
              <w:ind w:left="3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28" w:tooltip="Vanek, 2014 #628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Vanek&lt;/Author&gt;&lt;Year&gt;2014&lt;/Year&gt;&lt;RecNum&gt;628&lt;/RecNum&gt;&lt;DisplayText&gt;Vanek&lt;style face="italic"&gt; et al.&lt;/style&gt; (2014)&lt;/DisplayText&gt;&lt;record&gt;&lt;rec-number&gt;628&lt;/rec-number&gt;&lt;foreign-keys&gt;&lt;key app="EN" db-id="0frrf0vfgxdrtzer2e6vxvp0xzttr909dxd0" timestamp="1426097475"&gt;628&lt;/key&gt;&lt;/foreign-keys&gt;&lt;ref-type name="Journal Article"&gt;17&lt;/ref-type&gt;&lt;contributors&gt;&lt;authors&gt;&lt;author&gt;Francis Vanek&lt;/author&gt;&lt;author&gt;Largus Angenent&lt;/author&gt;&lt;author&gt;James Banks&lt;/author&gt;&lt;author&gt;Ricardo Daziano&lt;/author&gt;&lt;author&gt;Mark Turnquist&lt;/author&gt;&lt;/authors&gt;&lt;/contributors&gt;&lt;titles&gt;&lt;title&gt;Sustainable Transportation Systems Engineering: Evaluation &amp;amp; Implementation&lt;/title&gt;&lt;secondary-title&gt;Mc Graw Hill&lt;/secondary-title&gt;&lt;/titles&gt;&lt;periodical&gt;&lt;full-title&gt;Mc Graw Hill&lt;/full-title&gt;&lt;/periodical&gt;&lt;dates&gt;&lt;year&gt;2014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Vanek</w:t>
              </w:r>
              <w:r w:rsidR="00A01E5C" w:rsidRPr="00233875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s-ES_tradnl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 xml:space="preserve"> (2014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3D42D2" w:rsidRDefault="003D42D2" w:rsidP="00D353D4">
            <w:pPr>
              <w:spacing w:after="0" w:line="240" w:lineRule="auto"/>
              <w:ind w:left="3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  <w:p w:rsidR="00D12484" w:rsidRPr="006C2FF5" w:rsidRDefault="00D12484" w:rsidP="00D353D4">
            <w:pPr>
              <w:spacing w:after="0" w:line="240" w:lineRule="auto"/>
              <w:ind w:left="34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</w:tc>
      </w:tr>
    </w:tbl>
    <w:p w:rsidR="00220229" w:rsidRDefault="00220229" w:rsidP="006C2FF5">
      <w:pPr>
        <w:rPr>
          <w:rFonts w:asciiTheme="minorHAnsi" w:hAnsiTheme="minorHAnsi" w:cstheme="minorHAnsi"/>
          <w:sz w:val="24"/>
          <w:szCs w:val="24"/>
        </w:rPr>
      </w:pPr>
    </w:p>
    <w:p w:rsidR="00445B71" w:rsidRPr="006C2FF5" w:rsidRDefault="00445B71" w:rsidP="006C2FF5">
      <w:pPr>
        <w:rPr>
          <w:rFonts w:asciiTheme="minorHAnsi" w:hAnsiTheme="minorHAnsi" w:cstheme="minorHAnsi"/>
          <w:sz w:val="24"/>
          <w:szCs w:val="24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84"/>
        <w:gridCol w:w="1843"/>
        <w:gridCol w:w="3260"/>
        <w:gridCol w:w="2157"/>
      </w:tblGrid>
      <w:tr w:rsidR="00AC4695" w:rsidRPr="006C2FF5">
        <w:tc>
          <w:tcPr>
            <w:tcW w:w="1384" w:type="dxa"/>
            <w:shd w:val="solid" w:color="A6A6A6" w:fill="auto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Número </w:t>
            </w:r>
          </w:p>
        </w:tc>
        <w:tc>
          <w:tcPr>
            <w:tcW w:w="5103" w:type="dxa"/>
            <w:gridSpan w:val="2"/>
            <w:shd w:val="solid" w:color="A6A6A6" w:fill="auto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Nombre de la Unidad</w:t>
            </w:r>
          </w:p>
        </w:tc>
        <w:tc>
          <w:tcPr>
            <w:tcW w:w="2157" w:type="dxa"/>
            <w:shd w:val="solid" w:color="A6A6A6" w:fill="auto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uración en Semanas</w:t>
            </w:r>
          </w:p>
        </w:tc>
      </w:tr>
      <w:tr w:rsidR="00AC4695" w:rsidRPr="006C2FF5">
        <w:tc>
          <w:tcPr>
            <w:tcW w:w="1384" w:type="dxa"/>
            <w:tcBorders>
              <w:bottom w:val="single" w:sz="4" w:space="0" w:color="000000"/>
            </w:tcBorders>
          </w:tcPr>
          <w:p w:rsidR="00220229" w:rsidRPr="006C2FF5" w:rsidRDefault="002B0D41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2</w:t>
            </w:r>
          </w:p>
        </w:tc>
        <w:tc>
          <w:tcPr>
            <w:tcW w:w="5103" w:type="dxa"/>
            <w:gridSpan w:val="2"/>
            <w:tcBorders>
              <w:bottom w:val="single" w:sz="4" w:space="0" w:color="000000"/>
            </w:tcBorders>
          </w:tcPr>
          <w:p w:rsidR="00786F62" w:rsidRPr="006C2FF5" w:rsidRDefault="00C821E9" w:rsidP="00756F1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Estimación de externalidades de </w:t>
            </w:r>
            <w:r w:rsidR="00756F19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t</w:t>
            </w: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ransporte</w:t>
            </w:r>
            <w:r w:rsidR="002B0D41"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</w:p>
        </w:tc>
        <w:tc>
          <w:tcPr>
            <w:tcW w:w="2157" w:type="dxa"/>
            <w:tcBorders>
              <w:bottom w:val="single" w:sz="4" w:space="0" w:color="000000"/>
            </w:tcBorders>
          </w:tcPr>
          <w:p w:rsidR="00220229" w:rsidRDefault="00E5715F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4</w:t>
            </w:r>
          </w:p>
          <w:p w:rsidR="006C2FF5" w:rsidRPr="006C2FF5" w:rsidRDefault="006C2FF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</w:tr>
      <w:tr w:rsidR="00AC4695" w:rsidRPr="006C2FF5" w:rsidTr="006C2FF5">
        <w:tc>
          <w:tcPr>
            <w:tcW w:w="3227" w:type="dxa"/>
            <w:gridSpan w:val="2"/>
            <w:shd w:val="solid" w:color="A6A6A6" w:fill="auto"/>
            <w:vAlign w:val="center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Contenidos</w:t>
            </w:r>
          </w:p>
        </w:tc>
        <w:tc>
          <w:tcPr>
            <w:tcW w:w="3260" w:type="dxa"/>
            <w:shd w:val="solid" w:color="A6A6A6" w:fill="auto"/>
            <w:vAlign w:val="center"/>
          </w:tcPr>
          <w:p w:rsidR="00220229" w:rsidRPr="006C2FF5" w:rsidRDefault="002B0D41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sultados de Aprendizaje</w:t>
            </w:r>
            <w:r w:rsidR="00220229"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 de la Unidad</w:t>
            </w:r>
          </w:p>
        </w:tc>
        <w:tc>
          <w:tcPr>
            <w:tcW w:w="2157" w:type="dxa"/>
            <w:shd w:val="solid" w:color="A6A6A6" w:fill="auto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ferencias a la Bibliografía</w:t>
            </w:r>
          </w:p>
        </w:tc>
      </w:tr>
      <w:tr w:rsidR="00AC4695" w:rsidRPr="00233875" w:rsidTr="006C2FF5">
        <w:tc>
          <w:tcPr>
            <w:tcW w:w="3227" w:type="dxa"/>
            <w:gridSpan w:val="2"/>
          </w:tcPr>
          <w:p w:rsidR="00220229" w:rsidRPr="006C2FF5" w:rsidRDefault="00220229" w:rsidP="006C2FF5">
            <w:pPr>
              <w:pStyle w:val="Prrafodelista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C821E9" w:rsidRDefault="00C821E9" w:rsidP="006C2FF5">
            <w:pPr>
              <w:pStyle w:val="Prrafodelista"/>
              <w:numPr>
                <w:ilvl w:val="0"/>
                <w:numId w:val="32"/>
              </w:numPr>
              <w:spacing w:after="0" w:line="240" w:lineRule="auto"/>
              <w:ind w:left="142" w:hanging="15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Tecnologías de transporte</w:t>
            </w:r>
          </w:p>
          <w:p w:rsidR="00C821E9" w:rsidRDefault="00D127EE" w:rsidP="00C821E9">
            <w:pPr>
              <w:pStyle w:val="Prrafodelista"/>
              <w:numPr>
                <w:ilvl w:val="0"/>
                <w:numId w:val="32"/>
              </w:numPr>
              <w:spacing w:after="0" w:line="240" w:lineRule="auto"/>
              <w:ind w:left="142" w:hanging="15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</w:t>
            </w:r>
            <w:r w:rsidR="00C821E9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xternalidades: congestión, contaminación, accidentes, ruido, intrusión visual, segregación y efectos sociales.</w:t>
            </w:r>
          </w:p>
          <w:p w:rsidR="00347436" w:rsidRPr="008E71CE" w:rsidRDefault="008E71CE" w:rsidP="002B0C99">
            <w:pPr>
              <w:pStyle w:val="Prrafodelista"/>
              <w:numPr>
                <w:ilvl w:val="0"/>
                <w:numId w:val="32"/>
              </w:numPr>
              <w:spacing w:after="0" w:line="240" w:lineRule="auto"/>
              <w:ind w:left="142" w:hanging="15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8E71CE">
              <w:rPr>
                <w:rFonts w:asciiTheme="minorHAnsi" w:hAnsiTheme="minorHAnsi" w:cstheme="minorHAnsi"/>
                <w:sz w:val="24"/>
                <w:szCs w:val="24"/>
              </w:rPr>
              <w:t>Transporte y salud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: externalidades positivas y negativas.</w:t>
            </w:r>
          </w:p>
          <w:p w:rsidR="000C08FB" w:rsidRPr="00E5715F" w:rsidRDefault="00C821E9" w:rsidP="00347436">
            <w:pPr>
              <w:pStyle w:val="Prrafodelista"/>
              <w:numPr>
                <w:ilvl w:val="0"/>
                <w:numId w:val="32"/>
              </w:numPr>
              <w:spacing w:after="0" w:line="240" w:lineRule="auto"/>
              <w:ind w:left="142" w:hanging="153"/>
              <w:rPr>
                <w:rFonts w:asciiTheme="minorHAnsi" w:hAnsiTheme="minorHAnsi" w:cstheme="minorHAnsi"/>
                <w:sz w:val="24"/>
                <w:szCs w:val="24"/>
              </w:rPr>
            </w:pPr>
            <w:r w:rsidRPr="00C821E9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</w:t>
            </w:r>
            <w:r w:rsidR="000C08FB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Eficiencia en el uso de recursos escasos.</w:t>
            </w:r>
            <w:r w:rsidR="00523B69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Diferencias modales.</w:t>
            </w:r>
          </w:p>
          <w:p w:rsidR="00E5715F" w:rsidRPr="000C08FB" w:rsidRDefault="00E5715F" w:rsidP="00347436">
            <w:pPr>
              <w:pStyle w:val="Prrafodelista"/>
              <w:numPr>
                <w:ilvl w:val="0"/>
                <w:numId w:val="32"/>
              </w:numPr>
              <w:spacing w:after="0" w:line="240" w:lineRule="auto"/>
              <w:ind w:left="142" w:hanging="153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Vehículos eléctricos: presente y futuro</w:t>
            </w:r>
          </w:p>
          <w:p w:rsidR="000C08FB" w:rsidRPr="000C08FB" w:rsidRDefault="000C08FB" w:rsidP="000C08FB">
            <w:pPr>
              <w:pStyle w:val="Prrafodelista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786F62" w:rsidRPr="006C2FF5" w:rsidRDefault="00786F62" w:rsidP="00D127EE">
            <w:pPr>
              <w:pStyle w:val="Prrafodelista"/>
              <w:spacing w:after="0" w:line="240" w:lineRule="auto"/>
              <w:ind w:left="142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3260" w:type="dxa"/>
          </w:tcPr>
          <w:p w:rsidR="0099243F" w:rsidRPr="006C2FF5" w:rsidRDefault="0099243F" w:rsidP="006C2FF5">
            <w:pPr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347436" w:rsidRDefault="00D951B0" w:rsidP="00A01E5C">
            <w:pPr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l final de la unidad, el estudiante</w:t>
            </w:r>
            <w:r w:rsidR="00A01E5C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c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onoce</w:t>
            </w:r>
            <w:r w:rsidR="00A01E5C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y puede aplicar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métodos para estimar el nivel de externalidades de distintos modos de transporte</w:t>
            </w:r>
            <w:r w:rsidR="00A01E5C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.</w:t>
            </w:r>
          </w:p>
          <w:p w:rsidR="00220229" w:rsidRPr="00A01E5C" w:rsidRDefault="00220229" w:rsidP="00D127EE">
            <w:pPr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</w:tc>
        <w:tc>
          <w:tcPr>
            <w:tcW w:w="2157" w:type="dxa"/>
          </w:tcPr>
          <w:p w:rsidR="00A01E5C" w:rsidRDefault="00A01E5C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  <w:p w:rsidR="00A01E5C" w:rsidRDefault="004B5B31" w:rsidP="00A01E5C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2" w:tooltip="Avila-Palencia, 2018 #806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>
                  <w:fldData xml:space="preserve">PEVuZE5vdGU+PENpdGUgQXV0aG9yWWVhcj0iMSI+PEF1dGhvcj5BdmlsYS1QYWxlbmNpYTwvQXV0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</w:fldData>
                </w:fldCha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>
                  <w:fldData xml:space="preserve">PEVuZE5vdGU+PENpdGUgQXV0aG9yWWVhcj0iMSI+PEF1dGhvcj5BdmlsYS1QYWxlbmNpYTwvQXV0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</w:fldData>
                </w:fldCha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.DATA 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Avila-Palencia</w:t>
              </w:r>
              <w:r w:rsidR="00A01E5C" w:rsidRPr="00A01E5C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n-US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 xml:space="preserve">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33875" w:rsidRDefault="004B5B31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7" w:tooltip="Chester, 2009 #147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Chester&lt;/Author&gt;&lt;Year&gt;2009&lt;/Year&gt;&lt;RecNum&gt;147&lt;/RecNum&gt;&lt;DisplayText&gt;Chester y Horvath (2009)&lt;/DisplayText&gt;&lt;record&gt;&lt;rec-number&gt;147&lt;/rec-number&gt;&lt;foreign-keys&gt;&lt;key app="EN" db-id="0frrf0vfgxdrtzer2e6vxvp0xzttr909dxd0" timestamp="0"&gt;147&lt;/key&gt;&lt;/foreign-keys&gt;&lt;ref-type name="Journal Article"&gt;17&lt;/ref-type&gt;&lt;contributors&gt;&lt;authors&gt;&lt;author&gt;Chester, M.V.&lt;/author&gt;&lt;author&gt;Horvath, A.&lt;/author&gt;&lt;/authors&gt;&lt;/contributors&gt;&lt;titles&gt;&lt;title&gt;Environmental assessment of passenger transportation should include infrastructure and supply chains&lt;/title&gt;&lt;secondary-title&gt;Environ. Res. Lett.&lt;/secondary-title&gt;&lt;/titles&gt;&lt;periodical&gt;&lt;full-title&gt;Environ. Res. Lett.&lt;/full-title&gt;&lt;/periodical&gt;&lt;pages&gt;024008&lt;/pages&gt;&lt;volume&gt;4 &lt;/volume&gt;&lt;number&gt;2&lt;/number&gt;&lt;dates&gt;&lt;year&gt;2009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Chester y Horvath (2009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A01E5C" w:rsidRDefault="004B5B31" w:rsidP="00A01E5C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10" w:tooltip="Dons, 2018 #805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Dons&lt;/Author&gt;&lt;Year&gt;2018&lt;/Year&gt;&lt;RecNum&gt;805&lt;/RecNum&gt;&lt;DisplayText&gt;Dons&lt;style face="italic"&gt; et al.&lt;/style&gt; (2018)&lt;/DisplayText&gt;&lt;record&gt;&lt;rec-number&gt;805&lt;/rec-number&gt;&lt;foreign-keys&gt;&lt;key app="EN" db-id="0frrf0vfgxdrtzer2e6vxvp0xzttr909dxd0" timestamp="1534073529"&gt;805&lt;/key&gt;&lt;/foreign-keys&gt;&lt;ref-type name="Journal Article"&gt;17&lt;/ref-type&gt;&lt;contributors&gt;&lt;authors&gt;&lt;author&gt;Dons, Evi&lt;/author&gt;&lt;author&gt;Rojas-Rueda, David&lt;/author&gt;&lt;author&gt;Anaya-Boig, Esther&lt;/author&gt;&lt;author&gt;Avila-Palencia, Ione&lt;/author&gt;&lt;author&gt;Brand, Christian&lt;/author&gt;&lt;author&gt;Cole-Hunter, Tom&lt;/author&gt;&lt;author&gt;de Nazelle, Audrey&lt;/author&gt;&lt;author&gt;Eriksson, Ulf&lt;/author&gt;&lt;author&gt;Gaupp-Berghausen, Mailin&lt;/author&gt;&lt;author&gt;Gerike, Regine&lt;/author&gt;&lt;author&gt;Kahlmeier, Sonja&lt;/author&gt;&lt;author&gt;Laeremans, Michelle&lt;/author&gt;&lt;author&gt;Mueller, Natalie&lt;/author&gt;&lt;author&gt;Nawrot, Tim&lt;/author&gt;&lt;author&gt;Nieuwenhuijsen, Mark J.&lt;/author&gt;&lt;author&gt;Orjuela, Juan Pablo&lt;/author&gt;&lt;author&gt;Racioppi, Francesca&lt;/author&gt;&lt;author&gt;Raser, Elisabeth&lt;/author&gt;&lt;author&gt;Standaert, Arnout&lt;/author&gt;&lt;author&gt;Int Panis, Luc&lt;/author&gt;&lt;author&gt;Götschi, Thomas&lt;/author&gt;&lt;/authors&gt;&lt;/contributors&gt;&lt;titles&gt;&lt;title&gt;Transport mode choice and body mass index: Cross-sectional and longitudinal evidence from a European-wide study&lt;/title&gt;&lt;secondary-title&gt;Environment International&lt;/secondary-title&gt;&lt;/titles&gt;&lt;periodical&gt;&lt;full-title&gt;Environment International&lt;/full-title&gt;&lt;/periodical&gt;&lt;pages&gt;109-116&lt;/pages&gt;&lt;volume&gt;119&lt;/volume&gt;&lt;keywords&gt;&lt;keyword&gt;Body mass index&lt;/keyword&gt;&lt;keyword&gt;BMI&lt;/keyword&gt;&lt;keyword&gt;Physical activity&lt;/keyword&gt;&lt;keyword&gt;Active mobility&lt;/keyword&gt;&lt;keyword&gt;Walking&lt;/keyword&gt;&lt;keyword&gt;Cycling&lt;/keyword&gt;&lt;/keywords&gt;&lt;dates&gt;&lt;year&gt;2018&lt;/year&gt;&lt;pub-dates&gt;&lt;date&gt;2018/10/01/&lt;/date&gt;&lt;/pub-dates&gt;&lt;/dates&gt;&lt;isbn&gt;0160-4120&lt;/isbn&gt;&lt;urls&gt;&lt;related-urls&gt;&lt;url&gt;http://www.sciencedirect.com/science/article/pii/S0160412018307098&lt;/url&gt;&lt;/related-urls&gt;&lt;/urls&gt;&lt;electronic-resource-num&gt;https://doi.org/10.1016/j.envint.2018.06.023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Dons</w:t>
              </w:r>
              <w:r w:rsidR="00A01E5C" w:rsidRPr="00A01E5C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n-US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 xml:space="preserve">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487C2D" w:rsidRDefault="004B5B31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11" w:tooltip="Elvik, 2004 #629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Elvik&lt;/Author&gt;&lt;Year&gt;2004&lt;/Year&gt;&lt;RecNum&gt;629&lt;/RecNum&gt;&lt;DisplayText&gt;Elvik&lt;style face="italic"&gt; et al.&lt;/style&gt; (2004)&lt;/DisplayText&gt;&lt;record&gt;&lt;rec-number&gt;629&lt;/rec-number&gt;&lt;foreign-keys&gt;&lt;key app="EN" db-id="0frrf0vfgxdrtzer2e6vxvp0xzttr909dxd0" timestamp="1426098764"&gt;629&lt;/key&gt;&lt;/foreign-keys&gt;&lt;ref-type name="Journal Article"&gt;17&lt;/ref-type&gt;&lt;contributors&gt;&lt;authors&gt;&lt;author&gt;Elvik, R.&lt;/author&gt;&lt;author&gt;P. Christensen&lt;/author&gt;&lt;author&gt;A. Amundsen&lt;/author&gt;&lt;/authors&gt;&lt;/contributors&gt;&lt;titles&gt;&lt;title&gt;Speed and road accidents. An evaluation of the Power Model. &lt;/title&gt;&lt;secondary-title&gt;Institute of Transport Economics TOI, Oslo, Noruega.&lt;/secondary-title&gt;&lt;/titles&gt;&lt;periodical&gt;&lt;full-title&gt;Institute of Transport Economics TOI, Oslo, Noruega.&lt;/full-title&gt;&lt;/periodical&gt;&lt;dates&gt;&lt;year&gt;2004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Elvik</w:t>
              </w:r>
              <w:r w:rsidR="00A01E5C" w:rsidRPr="00487C2D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s-ES_tradnl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 xml:space="preserve"> (2004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E11EFB" w:rsidRDefault="004B5B31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15" w:tooltip="Fernández, 2004 #633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Fernández&lt;/Author&gt;&lt;Year&gt;2004&lt;/Year&gt;&lt;RecNum&gt;633&lt;/RecNum&gt;&lt;DisplayText&gt;Fernández y Valenzuela (2004)&lt;/DisplayText&gt;&lt;record&gt;&lt;rec-number&gt;633&lt;/rec-number&gt;&lt;foreign-keys&gt;&lt;key app="EN" db-id="0frrf0vfgxdrtzer2e6vxvp0xzttr909dxd0" timestamp="1426099433"&gt;633&lt;/key&gt;&lt;/foreign-keys&gt;&lt;ref-type name="Journal Article"&gt;17&lt;/ref-type&gt;&lt;contributors&gt;&lt;authors&gt;&lt;author&gt;Fernández, R.&lt;/author&gt;&lt;author&gt;Valenzuela, E.&lt;/author&gt;&lt;/authors&gt;&lt;/contributors&gt;&lt;titles&gt;&lt;title&gt;Gestión ambiental de tránsito: cómo la ingeniería de transporte puede contribuir a la mejoría del ambiente urbano&lt;/title&gt;&lt;secondary-title&gt;Revista Eure&lt;/secondary-title&gt;&lt;/titles&gt;&lt;periodical&gt;&lt;full-title&gt;Revista Eure&lt;/full-title&gt;&lt;/periodical&gt;&lt;pages&gt;97-107&lt;/pages&gt;&lt;volume&gt;89&lt;/volume&gt;&lt;dates&gt;&lt;year&gt;2004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Fernández y Valenzuela (2004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D12484" w:rsidRDefault="004B5B31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17" w:tooltip="Mueller, 2015 #803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Mueller&lt;/Author&gt;&lt;Year&gt;2015&lt;/Year&gt;&lt;RecNum&gt;803&lt;/RecNum&gt;&lt;DisplayText&gt;Mueller&lt;style face="italic"&gt; et al.&lt;/style&gt; (2015)&lt;/DisplayText&gt;&lt;record&gt;&lt;rec-number&gt;803&lt;/rec-number&gt;&lt;foreign-keys&gt;&lt;key app="EN" db-id="0frrf0vfgxdrtzer2e6vxvp0xzttr909dxd0" timestamp="1534073052"&gt;803&lt;/key&gt;&lt;/foreign-keys&gt;&lt;ref-type name="Journal Article"&gt;17&lt;/ref-type&gt;&lt;contributors&gt;&lt;authors&gt;&lt;author&gt;Mueller, Natalie&lt;/author&gt;&lt;author&gt;Rojas-Rueda, David&lt;/author&gt;&lt;author&gt;Cole-Hunter, Tom&lt;/author&gt;&lt;author&gt;de Nazelle, Audrey&lt;/author&gt;&lt;author&gt;Dons, Evi&lt;/author&gt;&lt;author&gt;Gerike, Regine&lt;/author&gt;&lt;author&gt;Götschi, Thomas&lt;/author&gt;&lt;author&gt;Int Panis, Luc&lt;/author&gt;&lt;author&gt;Kahlmeier, Sonja&lt;/author&gt;&lt;author&gt;Nieuwenhuijsen, Mark&lt;/author&gt;&lt;/authors&gt;&lt;/contributors&gt;&lt;titles&gt;&lt;title&gt;Health impact assessment of active transportation: A systematic review&lt;/title&gt;&lt;secondary-title&gt;Preventive Medicine&lt;/secondary-title&gt;&lt;/titles&gt;&lt;periodical&gt;&lt;full-title&gt;Preventive Medicine&lt;/full-title&gt;&lt;/periodical&gt;&lt;pages&gt;103-114&lt;/pages&gt;&lt;volume&gt;76&lt;/volume&gt;&lt;keywords&gt;&lt;keyword&gt;Active transportation&lt;/keyword&gt;&lt;keyword&gt;Air pollution&lt;/keyword&gt;&lt;keyword&gt;Health impact assessment&lt;/keyword&gt;&lt;keyword&gt;Mode shift&lt;/keyword&gt;&lt;keyword&gt;Physical activity&lt;/keyword&gt;&lt;keyword&gt;Traffic incident&lt;/keyword&gt;&lt;/keywords&gt;&lt;dates&gt;&lt;year&gt;2015&lt;/year&gt;&lt;pub-dates&gt;&lt;date&gt;2015/07/01/&lt;/date&gt;&lt;/pub-dates&gt;&lt;/dates&gt;&lt;isbn&gt;0091-7435&lt;/isbn&gt;&lt;urls&gt;&lt;related-urls&gt;&lt;url&gt;http://www.sciencedirect.com/science/article/pii/S0091743515001164&lt;/url&gt;&lt;/related-urls&gt;&lt;/urls&gt;&lt;electronic-resource-num&gt;https://doi.org/10.1016/j.ypmed.2015.04.010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Mueller</w:t>
              </w:r>
              <w:r w:rsidR="00A01E5C" w:rsidRPr="00A01E5C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s-ES_tradnl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 xml:space="preserve"> (2015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AC4695" w:rsidRDefault="004B5B31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23" w:tooltip="Tirachini, 2015 #785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Tirachini&lt;/Author&gt;&lt;Year&gt;2015&lt;/Year&gt;&lt;RecNum&gt;785&lt;/RecNum&gt;&lt;DisplayText&gt;Tirachini (2015)&lt;/DisplayText&gt;&lt;record&gt;&lt;rec-number&gt;785&lt;/rec-number&gt;&lt;foreign-keys&gt;&lt;key app="EN" db-id="0frrf0vfgxdrtzer2e6vxvp0xzttr909dxd0" timestamp="1528334089"&gt;785&lt;/key&gt;&lt;/foreign-keys&gt;&lt;ref-type name="Journal Article"&gt;17&lt;/ref-type&gt;&lt;contributors&gt;&lt;authors&gt;&lt;author&gt;Tirachini, Alejandro&lt;/author&gt;&lt;/authors&gt;&lt;/contributors&gt;&lt;titles&gt;&lt;title&gt;Probability distribution of walking trips and effects of restricting free pedestrian movement on walking distance&lt;/title&gt;&lt;secondary-title&gt;Transport Policy&lt;/secondary-title&gt;&lt;/titles&gt;&lt;periodical&gt;&lt;full-title&gt;Transport Policy&lt;/full-title&gt;&lt;/periodical&gt;&lt;pages&gt;101-110&lt;/pages&gt;&lt;volume&gt;37&lt;/volume&gt;&lt;keywords&gt;&lt;keyword&gt;Exponential distribution&lt;/keyword&gt;&lt;keyword&gt;Walking&lt;/keyword&gt;&lt;keyword&gt;Transport externalities&lt;/keyword&gt;&lt;keyword&gt;Barrier effect&lt;/keyword&gt;&lt;keyword&gt;Mobility&lt;/keyword&gt;&lt;keyword&gt;Pedestrians&lt;/keyword&gt;&lt;keyword&gt;Segregation&lt;/keyword&gt;&lt;/keywords&gt;&lt;dates&gt;&lt;year&gt;2015&lt;/year&gt;&lt;pub-dates&gt;&lt;date&gt;2015/01/01/&lt;/date&gt;&lt;/pub-dates&gt;&lt;/dates&gt;&lt;isbn&gt;0967-070X&lt;/isbn&gt;&lt;urls&gt;&lt;related-urls&gt;&lt;url&gt;http://www.sciencedirect.com/science/article/pii/S0967070X14002078&lt;/url&gt;&lt;/related-urls&gt;&lt;/urls&gt;&lt;electronic-resource-num&gt;https://doi.org/10.1016/j.tranpol.2014.10.008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Tirachini (2015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F66FDC" w:rsidRDefault="00F66FDC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233875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Vanek et al. (2014)</w:t>
            </w:r>
          </w:p>
          <w:p w:rsidR="00D12484" w:rsidRDefault="00D12484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  <w:p w:rsidR="00D12484" w:rsidRDefault="00D12484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  <w:p w:rsidR="00D12484" w:rsidRPr="00233875" w:rsidRDefault="00D12484" w:rsidP="00C821E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</w:tr>
    </w:tbl>
    <w:p w:rsidR="00220229" w:rsidRPr="00233875" w:rsidRDefault="00220229" w:rsidP="006C2FF5">
      <w:pPr>
        <w:rPr>
          <w:rFonts w:asciiTheme="minorHAnsi" w:hAnsiTheme="minorHAnsi" w:cstheme="minorHAnsi"/>
          <w:sz w:val="24"/>
          <w:szCs w:val="24"/>
          <w:lang w:val="en-U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84"/>
        <w:gridCol w:w="2268"/>
        <w:gridCol w:w="2835"/>
        <w:gridCol w:w="2157"/>
      </w:tblGrid>
      <w:tr w:rsidR="00357C15" w:rsidRPr="006C2FF5" w:rsidTr="00575848">
        <w:tc>
          <w:tcPr>
            <w:tcW w:w="1384" w:type="dxa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Número </w:t>
            </w:r>
          </w:p>
        </w:tc>
        <w:tc>
          <w:tcPr>
            <w:tcW w:w="5103" w:type="dxa"/>
            <w:gridSpan w:val="2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Nombre de la Unidad</w:t>
            </w:r>
          </w:p>
        </w:tc>
        <w:tc>
          <w:tcPr>
            <w:tcW w:w="2157" w:type="dxa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uración en Semanas</w:t>
            </w:r>
          </w:p>
        </w:tc>
      </w:tr>
      <w:tr w:rsidR="00357C15" w:rsidRPr="006C2FF5" w:rsidTr="00575848">
        <w:tc>
          <w:tcPr>
            <w:tcW w:w="1384" w:type="dxa"/>
            <w:tcBorders>
              <w:bottom w:val="single" w:sz="4" w:space="0" w:color="000000"/>
            </w:tcBorders>
          </w:tcPr>
          <w:p w:rsidR="00357C15" w:rsidRPr="006C2FF5" w:rsidRDefault="002B0D41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3</w:t>
            </w:r>
          </w:p>
        </w:tc>
        <w:tc>
          <w:tcPr>
            <w:tcW w:w="5103" w:type="dxa"/>
            <w:gridSpan w:val="2"/>
            <w:tcBorders>
              <w:bottom w:val="single" w:sz="4" w:space="0" w:color="000000"/>
            </w:tcBorders>
          </w:tcPr>
          <w:p w:rsidR="00357C15" w:rsidRDefault="00347436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Medidas de sustentabilidad</w:t>
            </w:r>
          </w:p>
          <w:p w:rsidR="006C2FF5" w:rsidRPr="006C2FF5" w:rsidRDefault="006C2FF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2157" w:type="dxa"/>
            <w:tcBorders>
              <w:bottom w:val="single" w:sz="4" w:space="0" w:color="000000"/>
            </w:tcBorders>
          </w:tcPr>
          <w:p w:rsidR="00357C15" w:rsidRPr="006C2FF5" w:rsidRDefault="008E71CE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1</w:t>
            </w:r>
          </w:p>
        </w:tc>
      </w:tr>
      <w:tr w:rsidR="00357C15" w:rsidRPr="006C2FF5" w:rsidTr="006C2FF5">
        <w:tc>
          <w:tcPr>
            <w:tcW w:w="3652" w:type="dxa"/>
            <w:gridSpan w:val="2"/>
            <w:shd w:val="solid" w:color="A6A6A6" w:fill="auto"/>
            <w:vAlign w:val="center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Contenidos</w:t>
            </w:r>
          </w:p>
        </w:tc>
        <w:tc>
          <w:tcPr>
            <w:tcW w:w="2835" w:type="dxa"/>
            <w:shd w:val="solid" w:color="A6A6A6" w:fill="auto"/>
            <w:vAlign w:val="center"/>
          </w:tcPr>
          <w:p w:rsidR="00357C15" w:rsidRPr="006C2FF5" w:rsidRDefault="00357C15" w:rsidP="00105563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sultados de Aprendizaje de la Unidad</w:t>
            </w:r>
          </w:p>
        </w:tc>
        <w:tc>
          <w:tcPr>
            <w:tcW w:w="2157" w:type="dxa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ferencias a la Bibliografía</w:t>
            </w:r>
          </w:p>
        </w:tc>
      </w:tr>
      <w:tr w:rsidR="00357C15" w:rsidRPr="006C2FF5" w:rsidTr="006C2FF5">
        <w:tc>
          <w:tcPr>
            <w:tcW w:w="3652" w:type="dxa"/>
            <w:gridSpan w:val="2"/>
          </w:tcPr>
          <w:p w:rsidR="00357C15" w:rsidRPr="006C2FF5" w:rsidRDefault="00357C15" w:rsidP="006C2FF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347436" w:rsidRDefault="00A51006" w:rsidP="00347436">
            <w:pPr>
              <w:pStyle w:val="Prrafodelista"/>
              <w:numPr>
                <w:ilvl w:val="0"/>
                <w:numId w:val="33"/>
              </w:numPr>
              <w:spacing w:after="0" w:line="240" w:lineRule="auto"/>
              <w:ind w:left="284" w:hanging="187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Análisis de 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variables para medir la sustentabilidad de sistemas 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lastRenderedPageBreak/>
              <w:t>de transporte:</w:t>
            </w:r>
          </w:p>
          <w:p w:rsidR="00347436" w:rsidRDefault="00347436" w:rsidP="00AC1C3C">
            <w:pPr>
              <w:pStyle w:val="Prrafodelista"/>
              <w:numPr>
                <w:ilvl w:val="0"/>
                <w:numId w:val="44"/>
              </w:num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Seguridad y conveniencia del transporte no motorizado</w:t>
            </w:r>
          </w:p>
          <w:p w:rsidR="00347436" w:rsidRDefault="00347436" w:rsidP="00AC1C3C">
            <w:pPr>
              <w:pStyle w:val="Prrafodelista"/>
              <w:numPr>
                <w:ilvl w:val="0"/>
                <w:numId w:val="44"/>
              </w:num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ccesibilidad al transporte público</w:t>
            </w:r>
          </w:p>
          <w:p w:rsidR="00347436" w:rsidRDefault="00347436" w:rsidP="00AC1C3C">
            <w:pPr>
              <w:pStyle w:val="Prrafodelista"/>
              <w:numPr>
                <w:ilvl w:val="0"/>
                <w:numId w:val="44"/>
              </w:num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Consumo de energía y emisiones per cápita</w:t>
            </w:r>
          </w:p>
          <w:p w:rsidR="00357C15" w:rsidRPr="008E71CE" w:rsidRDefault="00357C15" w:rsidP="008E71CE">
            <w:pPr>
              <w:pStyle w:val="Prrafodelista"/>
              <w:spacing w:after="0" w:line="240" w:lineRule="auto"/>
              <w:ind w:left="896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2835" w:type="dxa"/>
          </w:tcPr>
          <w:p w:rsidR="0099243F" w:rsidRPr="006C2FF5" w:rsidRDefault="0099243F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347436" w:rsidRDefault="0099243F" w:rsidP="00347436">
            <w:pPr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l final de la unidad, el estudiante: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c</w:t>
            </w:r>
            <w:r w:rsidR="00A51006"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ono</w:t>
            </w: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ce</w:t>
            </w:r>
            <w:r w:rsidR="00A51006"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un </w:t>
            </w:r>
            <w:r w:rsidR="00347436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lastRenderedPageBreak/>
              <w:t>conjunto de variables que se pueden emplear para analizar el nivel de sustentabilidad de un sistema de transporte.</w:t>
            </w:r>
          </w:p>
          <w:p w:rsidR="00357C15" w:rsidRPr="006C2FF5" w:rsidRDefault="00357C15" w:rsidP="00347436">
            <w:pPr>
              <w:pStyle w:val="Prrafodelista"/>
              <w:ind w:left="317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</w:tc>
        <w:tc>
          <w:tcPr>
            <w:tcW w:w="2157" w:type="dxa"/>
          </w:tcPr>
          <w:p w:rsidR="0099243F" w:rsidRPr="006C2FF5" w:rsidRDefault="0099243F" w:rsidP="006C2FF5">
            <w:pPr>
              <w:tabs>
                <w:tab w:val="left" w:pos="-720"/>
              </w:tabs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</w:p>
          <w:p w:rsidR="00487C2D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12" w:tooltip="EPA, 2011 #630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EPA&lt;/Author&gt;&lt;Year&gt;2011&lt;/Year&gt;&lt;RecNum&gt;630&lt;/RecNum&gt;&lt;DisplayText&gt;EPA (2011)&lt;/DisplayText&gt;&lt;record&gt;&lt;rec-number&gt;630&lt;/rec-number&gt;&lt;foreign-keys&gt;&lt;key app="EN" db-id="0frrf0vfgxdrtzer2e6vxvp0xzttr909dxd0" timestamp="1426098902"&gt;630&lt;/key&gt;&lt;/foreign-keys&gt;&lt;ref-type name="Journal Article"&gt;17&lt;/ref-type&gt;&lt;contributors&gt;&lt;authors&gt;&lt;author&gt;EPA&lt;/author&gt;&lt;/authors&gt;&lt;/contributors&gt;&lt;titles&gt;&lt;title&gt;Guide to sustainable transportation performance measures&lt;/title&gt;&lt;secondary-title&gt;United States Environmental Protection Agency, EPA 231-K-10-004&lt;/secondary-title&gt;&lt;/titles&gt;&lt;periodical&gt;&lt;full-title&gt;United States Environmental Protection Agency, EPA 231-K-10-004&lt;/full-title&gt;&lt;/periodical&gt;&lt;dates&gt;&lt;year&gt;2011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EPA (2011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F66FDC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16" w:tooltip="Litman, 2006 #627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Litman&lt;/Author&gt;&lt;Year&gt;2006&lt;/Year&gt;&lt;RecNum&gt;627&lt;/RecNum&gt;&lt;DisplayText&gt;Litman y Burwell (2006)&lt;/DisplayText&gt;&lt;record&gt;&lt;rec-number&gt;627&lt;/rec-number&gt;&lt;foreign-keys&gt;&lt;key app="EN" db-id="0frrf0vfgxdrtzer2e6vxvp0xzttr909dxd0" timestamp="1426079610"&gt;627&lt;/key&gt;&lt;/foreign-keys&gt;&lt;ref-type name="Journal Article"&gt;17&lt;/ref-type&gt;&lt;contributors&gt;&lt;authors&gt;&lt;author&gt;Litman, T.&lt;/author&gt;&lt;author&gt;Burwell, D.&lt;/author&gt;&lt;/authors&gt;&lt;/contributors&gt;&lt;titles&gt;&lt;title&gt;Issues in sustainable transportation&lt;/title&gt;&lt;secondary-title&gt;Int. J. Global Environmental Issues&lt;/secondary-title&gt;&lt;/titles&gt;&lt;periodical&gt;&lt;full-title&gt;Int. J. Global Environmental Issues&lt;/full-title&gt;&lt;/periodical&gt;&lt;pages&gt;331-347&lt;/pages&gt;&lt;volume&gt;6&lt;/volume&gt;&lt;number&gt;4&lt;/number&gt;&lt;dates&gt;&lt;year&gt;2006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Litman y Burwell (2006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  <w:p w:rsidR="00A01E5C" w:rsidRPr="00347436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  <w:lang w:val="es-ES_tradnl"/>
              </w:rPr>
            </w:pPr>
            <w:hyperlink w:anchor="_ENREF_28" w:tooltip="Vanek, 2014 #628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instrText xml:space="preserve"> ADDIN EN.CITE &lt;EndNote&gt;&lt;Cite AuthorYear="1"&gt;&lt;Author&gt;Vanek&lt;/Author&gt;&lt;Year&gt;2014&lt;/Year&gt;&lt;RecNum&gt;628&lt;/RecNum&gt;&lt;DisplayText&gt;Vanek&lt;style face="italic"&gt; et al.&lt;/style&gt; (2014)&lt;/DisplayText&gt;&lt;record&gt;&lt;rec-number&gt;628&lt;/rec-number&gt;&lt;foreign-keys&gt;&lt;key app="EN" db-id="0frrf0vfgxdrtzer2e6vxvp0xzttr909dxd0" timestamp="1426097475"&gt;628&lt;/key&gt;&lt;/foreign-keys&gt;&lt;ref-type name="Journal Article"&gt;17&lt;/ref-type&gt;&lt;contributors&gt;&lt;authors&gt;&lt;author&gt;Francis Vanek&lt;/author&gt;&lt;author&gt;Largus Angenent&lt;/author&gt;&lt;author&gt;James Banks&lt;/author&gt;&lt;author&gt;Ricardo Daziano&lt;/author&gt;&lt;author&gt;Mark Turnquist&lt;/author&gt;&lt;/authors&gt;&lt;/contributors&gt;&lt;titles&gt;&lt;title&gt;Sustainable Transportation Systems Engineering: Evaluation &amp;amp; Implementation&lt;/title&gt;&lt;secondary-title&gt;Mc Graw Hill&lt;/secondary-title&gt;&lt;/titles&gt;&lt;periodical&gt;&lt;full-title&gt;Mc Graw Hill&lt;/full-title&gt;&lt;/periodical&gt;&lt;dates&gt;&lt;year&gt;2014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>Vanek</w:t>
              </w:r>
              <w:r w:rsidR="00A01E5C" w:rsidRPr="00A01E5C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s-ES_tradnl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s-ES_tradnl"/>
                </w:rPr>
                <w:t xml:space="preserve"> (2014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s-ES_tradnl"/>
                </w:rPr>
                <w:fldChar w:fldCharType="end"/>
              </w:r>
            </w:hyperlink>
          </w:p>
        </w:tc>
      </w:tr>
    </w:tbl>
    <w:p w:rsidR="00C821E9" w:rsidRDefault="00C821E9" w:rsidP="006C2FF5">
      <w:pPr>
        <w:rPr>
          <w:rFonts w:asciiTheme="minorHAnsi" w:hAnsiTheme="minorHAnsi" w:cstheme="minorHAnsi"/>
          <w:sz w:val="24"/>
          <w:szCs w:val="24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84"/>
        <w:gridCol w:w="2268"/>
        <w:gridCol w:w="2835"/>
        <w:gridCol w:w="2157"/>
      </w:tblGrid>
      <w:tr w:rsidR="00D12484" w:rsidRPr="006C2FF5" w:rsidTr="00575848">
        <w:tc>
          <w:tcPr>
            <w:tcW w:w="1384" w:type="dxa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Número </w:t>
            </w:r>
          </w:p>
        </w:tc>
        <w:tc>
          <w:tcPr>
            <w:tcW w:w="5103" w:type="dxa"/>
            <w:gridSpan w:val="2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Nombre de la Unidad</w:t>
            </w:r>
          </w:p>
        </w:tc>
        <w:tc>
          <w:tcPr>
            <w:tcW w:w="2157" w:type="dxa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uración en Semanas</w:t>
            </w:r>
          </w:p>
        </w:tc>
      </w:tr>
      <w:tr w:rsidR="00D12484" w:rsidRPr="006C2FF5" w:rsidTr="00575848">
        <w:tc>
          <w:tcPr>
            <w:tcW w:w="1384" w:type="dxa"/>
            <w:tcBorders>
              <w:bottom w:val="single" w:sz="4" w:space="0" w:color="000000"/>
            </w:tcBorders>
          </w:tcPr>
          <w:p w:rsidR="00357C15" w:rsidRPr="006C2FF5" w:rsidRDefault="00A51006" w:rsidP="006C2FF5">
            <w:pPr>
              <w:tabs>
                <w:tab w:val="left" w:pos="510"/>
                <w:tab w:val="center" w:pos="584"/>
              </w:tabs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4</w:t>
            </w:r>
          </w:p>
        </w:tc>
        <w:tc>
          <w:tcPr>
            <w:tcW w:w="5103" w:type="dxa"/>
            <w:gridSpan w:val="2"/>
            <w:tcBorders>
              <w:bottom w:val="single" w:sz="4" w:space="0" w:color="000000"/>
            </w:tcBorders>
          </w:tcPr>
          <w:p w:rsidR="00357C15" w:rsidRDefault="00756F1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Marco regulatorio y económico para el transporte sustentable</w:t>
            </w:r>
            <w:r w:rsidR="00A51006"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</w:p>
          <w:p w:rsidR="006C2FF5" w:rsidRPr="006C2FF5" w:rsidRDefault="006C2FF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2157" w:type="dxa"/>
            <w:tcBorders>
              <w:bottom w:val="single" w:sz="4" w:space="0" w:color="000000"/>
            </w:tcBorders>
          </w:tcPr>
          <w:p w:rsidR="00357C15" w:rsidRPr="006C2FF5" w:rsidRDefault="008E71CE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2</w:t>
            </w:r>
          </w:p>
        </w:tc>
      </w:tr>
      <w:tr w:rsidR="00D12484" w:rsidRPr="006C2FF5" w:rsidTr="006C1381">
        <w:tc>
          <w:tcPr>
            <w:tcW w:w="3652" w:type="dxa"/>
            <w:gridSpan w:val="2"/>
            <w:shd w:val="solid" w:color="A6A6A6" w:fill="auto"/>
            <w:vAlign w:val="center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Contenidos</w:t>
            </w:r>
          </w:p>
        </w:tc>
        <w:tc>
          <w:tcPr>
            <w:tcW w:w="2835" w:type="dxa"/>
            <w:shd w:val="solid" w:color="A6A6A6" w:fill="auto"/>
            <w:vAlign w:val="center"/>
          </w:tcPr>
          <w:p w:rsidR="00357C15" w:rsidRPr="006C2FF5" w:rsidRDefault="006C2FF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Resultados de Aprendizajes</w:t>
            </w:r>
            <w:r w:rsidR="000C08FB">
              <w:rPr>
                <w:rFonts w:asciiTheme="minorHAnsi" w:hAnsiTheme="minorHAnsi" w:cstheme="minorHAnsi"/>
                <w:sz w:val="24"/>
                <w:szCs w:val="24"/>
              </w:rPr>
              <w:t xml:space="preserve"> </w:t>
            </w:r>
            <w:r w:rsidR="00357C15" w:rsidRPr="006C2FF5">
              <w:rPr>
                <w:rFonts w:asciiTheme="minorHAnsi" w:hAnsiTheme="minorHAnsi" w:cstheme="minorHAnsi"/>
                <w:sz w:val="24"/>
                <w:szCs w:val="24"/>
              </w:rPr>
              <w:t>de la Unidad</w:t>
            </w:r>
          </w:p>
        </w:tc>
        <w:tc>
          <w:tcPr>
            <w:tcW w:w="2157" w:type="dxa"/>
            <w:shd w:val="solid" w:color="A6A6A6" w:fill="auto"/>
          </w:tcPr>
          <w:p w:rsidR="00357C15" w:rsidRPr="006C2FF5" w:rsidRDefault="00357C15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ferencias a la Bibliografía</w:t>
            </w:r>
          </w:p>
        </w:tc>
      </w:tr>
      <w:tr w:rsidR="00D12484" w:rsidRPr="00E11EFB" w:rsidTr="006C1381">
        <w:tc>
          <w:tcPr>
            <w:tcW w:w="3652" w:type="dxa"/>
            <w:gridSpan w:val="2"/>
          </w:tcPr>
          <w:p w:rsidR="00357C15" w:rsidRPr="006C2FF5" w:rsidRDefault="00357C15" w:rsidP="006C2FF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357C15" w:rsidRPr="000C08FB" w:rsidRDefault="000C08FB" w:rsidP="006C2FF5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Políticas de transporte para la sustentabilidad</w:t>
            </w:r>
          </w:p>
          <w:p w:rsidR="000C08FB" w:rsidRDefault="000C08FB" w:rsidP="006C2FF5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Eficiencia económica y equidad social.</w:t>
            </w:r>
          </w:p>
          <w:p w:rsidR="000C08FB" w:rsidRDefault="000C08FB" w:rsidP="006C2FF5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Incentivos económicos:</w:t>
            </w:r>
          </w:p>
          <w:p w:rsidR="000C08FB" w:rsidRDefault="000C08FB" w:rsidP="00AC1C3C">
            <w:pPr>
              <w:pStyle w:val="Prrafodelista"/>
              <w:numPr>
                <w:ilvl w:val="0"/>
                <w:numId w:val="4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Tarificación por congestión</w:t>
            </w:r>
          </w:p>
          <w:p w:rsidR="000C08FB" w:rsidRDefault="000C08FB" w:rsidP="00AC1C3C">
            <w:pPr>
              <w:pStyle w:val="Prrafodelista"/>
              <w:numPr>
                <w:ilvl w:val="0"/>
                <w:numId w:val="4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Tarificación de emisiones</w:t>
            </w:r>
          </w:p>
          <w:p w:rsidR="000C08FB" w:rsidRDefault="000C08FB" w:rsidP="00AC1C3C">
            <w:pPr>
              <w:pStyle w:val="Prrafodelista"/>
              <w:numPr>
                <w:ilvl w:val="0"/>
                <w:numId w:val="4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Subsidios al transporte público y no motorizado</w:t>
            </w:r>
          </w:p>
          <w:p w:rsidR="000C08FB" w:rsidRPr="006C2FF5" w:rsidRDefault="000C08FB" w:rsidP="00AC1C3C">
            <w:pPr>
              <w:pStyle w:val="Prrafodelista"/>
              <w:numPr>
                <w:ilvl w:val="0"/>
                <w:numId w:val="4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Impuesto al combustible</w:t>
            </w:r>
          </w:p>
        </w:tc>
        <w:tc>
          <w:tcPr>
            <w:tcW w:w="2835" w:type="dxa"/>
          </w:tcPr>
          <w:p w:rsidR="0099243F" w:rsidRPr="006C2FF5" w:rsidRDefault="0099243F" w:rsidP="006C2FF5">
            <w:pPr>
              <w:spacing w:after="0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99243F" w:rsidRPr="006C2FF5" w:rsidRDefault="0099243F" w:rsidP="006C2FF5">
            <w:pPr>
              <w:spacing w:after="0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l final de la unidad, el estudiante:</w:t>
            </w:r>
          </w:p>
          <w:p w:rsidR="0099243F" w:rsidRPr="006C2FF5" w:rsidRDefault="0099243F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C323E3" w:rsidRDefault="00C323E3" w:rsidP="006C2FF5">
            <w:pPr>
              <w:pStyle w:val="Prrafodelista"/>
              <w:numPr>
                <w:ilvl w:val="0"/>
                <w:numId w:val="35"/>
              </w:numPr>
              <w:spacing w:after="0" w:line="240" w:lineRule="auto"/>
              <w:ind w:left="317" w:hanging="28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Conoce las características que debe tener un marco regulatorio que propende a la sustentabilidad en transporte.</w:t>
            </w:r>
          </w:p>
          <w:p w:rsidR="00C323E3" w:rsidRDefault="00C323E3" w:rsidP="006C2FF5">
            <w:pPr>
              <w:pStyle w:val="Prrafodelista"/>
              <w:numPr>
                <w:ilvl w:val="0"/>
                <w:numId w:val="35"/>
              </w:numPr>
              <w:spacing w:after="0" w:line="240" w:lineRule="auto"/>
              <w:ind w:left="317" w:hanging="28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Conoce los incentivos económicos que se pueden proveer para tener sistemas sustentables de transporte.</w:t>
            </w:r>
          </w:p>
          <w:p w:rsidR="00357C15" w:rsidRPr="006C2FF5" w:rsidRDefault="00357C15" w:rsidP="00C323E3">
            <w:pPr>
              <w:spacing w:after="0" w:line="240" w:lineRule="auto"/>
              <w:ind w:left="317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</w:tc>
        <w:tc>
          <w:tcPr>
            <w:tcW w:w="2157" w:type="dxa"/>
          </w:tcPr>
          <w:p w:rsidR="00357C15" w:rsidRDefault="00357C15" w:rsidP="000C08FB">
            <w:pPr>
              <w:tabs>
                <w:tab w:val="left" w:pos="-720"/>
              </w:tabs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A01E5C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3" w:tooltip="Basso, 2014 #525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Basso&lt;/Author&gt;&lt;Year&gt;2014&lt;/Year&gt;&lt;RecNum&gt;525&lt;/RecNum&gt;&lt;DisplayText&gt;Basso y Silva (2014)&lt;/DisplayText&gt;&lt;record&gt;&lt;rec-number&gt;525&lt;/rec-number&gt;&lt;foreign-keys&gt;&lt;key app="EN" db-id="0frrf0vfgxdrtzer2e6vxvp0xzttr909dxd0" timestamp="1383751813"&gt;525&lt;/key&gt;&lt;/foreign-keys&gt;&lt;ref-type name="Journal Article"&gt;17&lt;/ref-type&gt;&lt;contributors&gt;&lt;authors&gt;&lt;author&gt;Basso, L.J.&lt;/author&gt;&lt;author&gt;Silva, H.E.&lt;/author&gt;&lt;/authors&gt;&lt;/contributors&gt;&lt;titles&gt;&lt;title&gt;Efficiency and substitutability of transit subsidies and other urban transport policies&lt;/title&gt;&lt;secondary-title&gt;American Economic Journal: Economic Policy&lt;/secondary-title&gt;&lt;/titles&gt;&lt;periodical&gt;&lt;full-title&gt;American Economic Journal: Economic Policy&lt;/full-title&gt;&lt;/periodical&gt;&lt;pages&gt;1-33&lt;/pages&gt;&lt;volume&gt;6&lt;/volume&gt;&lt;number&gt;4&lt;/number&gt;&lt;dates&gt;&lt;year&gt;2014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Basso y Silva (2014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A01E5C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19" w:tooltip="Parry, 2008 #39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Parry&lt;/Author&gt;&lt;Year&gt;2008&lt;/Year&gt;&lt;RecNum&gt;39&lt;/RecNum&gt;&lt;DisplayText&gt;Parry (2008)&lt;/DisplayText&gt;&lt;record&gt;&lt;rec-number&gt;39&lt;/rec-number&gt;&lt;foreign-keys&gt;&lt;key app="EN" db-id="0frrf0vfgxdrtzer2e6vxvp0xzttr909dxd0" timestamp="0"&gt;39&lt;/key&gt;&lt;/foreign-keys&gt;&lt;ref-type name="Journal Article"&gt;17&lt;/ref-type&gt;&lt;contributors&gt;&lt;authors&gt;&lt;author&gt;Parry, Ian W.&lt;/author&gt;&lt;/authors&gt;&lt;/contributors&gt;&lt;titles&gt;&lt;title&gt;Pricing Urban Congestion&lt;/title&gt;&lt;secondary-title&gt;RFF Discussion Paper 08-35, Retrieved on January 2009 from http://www.rff.org/RFF/Documents/RFF-DP-08-35.pdf&lt;/secondary-title&gt;&lt;/titles&gt;&lt;periodical&gt;&lt;full-title&gt;RFF Discussion Paper 08-35, Retrieved on January 2009 from http://www.rff.org/RFF/Documents/RFF-DP-08-35.pdf&lt;/full-title&gt;&lt;/periodical&gt;&lt;keywords&gt;&lt;keyword&gt;traffic congestion, externality, peak-period fee, congestion toll incidence&lt;/keyword&gt;&lt;/keywords&gt;&lt;dates&gt;&lt;year&gt;2008&lt;/year&gt;&lt;/dates&gt;&lt;publisher&gt;SSRN&lt;/publisher&gt;&lt;call-num&gt;English&lt;/call-num&gt;&lt;urls&gt;&lt;related-urls&gt;&lt;url&gt;http://ssrn.com/paper=1309814&lt;/url&gt;&lt;/related-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Parry (200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2B0C99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18" w:tooltip="Parry, 2012 #555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Parry&lt;/Author&gt;&lt;Year&gt;2012&lt;/Year&gt;&lt;RecNum&gt;555&lt;/RecNum&gt;&lt;DisplayText&gt;Parry y Strand (2012)&lt;/DisplayText&gt;&lt;record&gt;&lt;rec-number&gt;555&lt;/rec-number&gt;&lt;foreign-keys&gt;&lt;key app="EN" db-id="0frrf0vfgxdrtzer2e6vxvp0xzttr909dxd0" timestamp="1390078949"&gt;555&lt;/key&gt;&lt;/foreign-keys&gt;&lt;ref-type name="Journal Article"&gt;17&lt;/ref-type&gt;&lt;contributors&gt;&lt;authors&gt;&lt;author&gt;Parry,Ian&lt;/author&gt;&lt;author&gt;Strand,Jon&lt;/author&gt;&lt;/authors&gt;&lt;/contributors&gt;&lt;titles&gt;&lt;title&gt;International fuel tax assessment: an application to Chile&lt;/title&gt;&lt;secondary-title&gt;Environment and Development Economics&lt;/secondary-title&gt;&lt;/titles&gt;&lt;periodical&gt;&lt;full-title&gt;Environment and Development Economics&lt;/full-title&gt;&lt;/periodical&gt;&lt;pages&gt;127-144&lt;/pages&gt;&lt;volume&gt;17&lt;/volume&gt;&lt;number&gt;02&lt;/number&gt;&lt;dates&gt;&lt;year&gt;2012&lt;/year&gt;&lt;/dates&gt;&lt;isbn&gt;1469-4395&lt;/isbn&gt;&lt;urls&gt;&lt;related-urls&gt;&lt;url&gt;http://dx.doi.org/10.1017/S1355770X11000404&lt;/url&gt;&lt;/related-urls&gt;&lt;/urls&gt;&lt;electronic-resource-num&gt;doi:10.1017/S1355770X11000404&lt;/electronic-resource-num&gt;&lt;access-date&gt;2012&lt;/access-date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Parry y Strand (2012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E11EFB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22" w:tooltip="SOCHITRAN, 2013 #631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SOCHITRAN&lt;/Author&gt;&lt;Year&gt;2013&lt;/Year&gt;&lt;RecNum&gt;631&lt;/RecNum&gt;&lt;DisplayText&gt;SOCHITRAN (2013)&lt;/DisplayText&gt;&lt;record&gt;&lt;rec-number&gt;631&lt;/rec-number&gt;&lt;foreign-keys&gt;&lt;key app="EN" db-id="0frrf0vfgxdrtzer2e6vxvp0xzttr909dxd0" timestamp="1426099048"&gt;631&lt;/key&gt;&lt;/foreign-keys&gt;&lt;ref-type name="Journal Article"&gt;17&lt;/ref-type&gt;&lt;contributors&gt;&lt;authors&gt;&lt;author&gt;SOCHITRAN &lt;/author&gt;&lt;/authors&gt;&lt;/contributors&gt;&lt;titles&gt;&lt;title&gt;Desafíos del Sector Transporte. Un aporte de la Sociedad Chilena de Ingeniería de Transporte al Debate Programático Presidencial&lt;/title&gt;&lt;secondary-title&gt;www.sochitran.cl&lt;/secondary-title&gt;&lt;/titles&gt;&lt;periodical&gt;&lt;full-title&gt;www.sochitran.cl&lt;/full-title&gt;&lt;/periodical&gt;&lt;dates&gt;&lt;year&gt;2013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 w:rsidRPr="00E11EFB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SOCHITRAN (2013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2B0C99" w:rsidRPr="00E11EFB" w:rsidRDefault="004B5B31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26" w:tooltip="Tirachini, 2012 #354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Tirachini&lt;/Author&gt;&lt;Year&gt;2012&lt;/Year&gt;&lt;RecNum&gt;354&lt;/RecNum&gt;&lt;DisplayText&gt;Tirachini y Hensher (2012)&lt;/DisplayText&gt;&lt;record&gt;&lt;rec-number&gt;354&lt;/rec-number&gt;&lt;foreign-keys&gt;&lt;key app="EN" db-id="0frrf0vfgxdrtzer2e6vxvp0xzttr909dxd0" timestamp="1354464283"&gt;354&lt;/key&gt;&lt;/foreign-keys&gt;&lt;ref-type name="Journal Article"&gt;17&lt;/ref-type&gt;&lt;contributors&gt;&lt;authors&gt;&lt;author&gt;Tirachini, A.&lt;/author&gt;&lt;author&gt;Hensher, D. A.&lt;/author&gt;&lt;/authors&gt;&lt;/contributors&gt;&lt;titles&gt;&lt;title&gt;Multimodal transport pricing: first best, second best and extensions to non-motorized transport&lt;/title&gt;&lt;secondary-title&gt;Transport Reviews&lt;/secondary-title&gt;&lt;/titles&gt;&lt;periodical&gt;&lt;full-title&gt;Transport Reviews&lt;/full-title&gt;&lt;/periodical&gt;&lt;pages&gt;181-202&lt;/pages&gt;&lt;volume&gt;32&lt;/volume&gt;&lt;number&gt;2&lt;/number&gt;&lt;dates&gt;&lt;year&gt;2012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Tirachini y Hensher (2012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3224FE" w:rsidRDefault="003224FE" w:rsidP="00A01E5C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E11EFB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Vanek </w:t>
            </w:r>
            <w:r w:rsidRPr="00E11EFB">
              <w:rPr>
                <w:rFonts w:asciiTheme="minorHAnsi" w:hAnsiTheme="minorHAnsi" w:cstheme="minorHAnsi"/>
                <w:i/>
                <w:sz w:val="24"/>
                <w:szCs w:val="24"/>
                <w:lang w:val="en-US"/>
              </w:rPr>
              <w:t>et al</w:t>
            </w:r>
            <w:r w:rsidR="00E11EFB" w:rsidRPr="00E11EFB">
              <w:rPr>
                <w:rFonts w:asciiTheme="minorHAnsi" w:hAnsiTheme="minorHAnsi" w:cstheme="minorHAnsi"/>
                <w:i/>
                <w:sz w:val="24"/>
                <w:szCs w:val="24"/>
                <w:lang w:val="en-US"/>
              </w:rPr>
              <w:t>.</w:t>
            </w:r>
            <w:r w:rsidRPr="00E11EFB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 xml:space="preserve"> (2014)</w:t>
            </w:r>
          </w:p>
          <w:p w:rsidR="002B0C99" w:rsidRPr="00E11EFB" w:rsidRDefault="002B0C99" w:rsidP="000C08FB">
            <w:pPr>
              <w:tabs>
                <w:tab w:val="left" w:pos="-720"/>
              </w:tabs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  <w:p w:rsidR="003224FE" w:rsidRPr="00E11EFB" w:rsidRDefault="003224FE" w:rsidP="000C08FB">
            <w:pPr>
              <w:tabs>
                <w:tab w:val="left" w:pos="-720"/>
              </w:tabs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</w:p>
        </w:tc>
      </w:tr>
    </w:tbl>
    <w:p w:rsidR="00A51006" w:rsidRDefault="00A51006" w:rsidP="006C2FF5">
      <w:pPr>
        <w:rPr>
          <w:rFonts w:asciiTheme="minorHAnsi" w:hAnsiTheme="minorHAnsi" w:cstheme="minorHAnsi"/>
          <w:sz w:val="24"/>
          <w:szCs w:val="24"/>
          <w:lang w:val="en-U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84"/>
        <w:gridCol w:w="2268"/>
        <w:gridCol w:w="2835"/>
        <w:gridCol w:w="2157"/>
      </w:tblGrid>
      <w:tr w:rsidR="008E71CE" w:rsidRPr="006C2FF5" w:rsidTr="002B0C99">
        <w:tc>
          <w:tcPr>
            <w:tcW w:w="1384" w:type="dxa"/>
            <w:shd w:val="solid" w:color="A6A6A6" w:fill="auto"/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Número </w:t>
            </w:r>
          </w:p>
        </w:tc>
        <w:tc>
          <w:tcPr>
            <w:tcW w:w="5103" w:type="dxa"/>
            <w:gridSpan w:val="2"/>
            <w:shd w:val="solid" w:color="A6A6A6" w:fill="auto"/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Nombre de la Unidad</w:t>
            </w:r>
          </w:p>
        </w:tc>
        <w:tc>
          <w:tcPr>
            <w:tcW w:w="2157" w:type="dxa"/>
            <w:shd w:val="solid" w:color="A6A6A6" w:fill="auto"/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uración en Semanas</w:t>
            </w:r>
          </w:p>
        </w:tc>
      </w:tr>
      <w:tr w:rsidR="008E71CE" w:rsidRPr="006C2FF5" w:rsidTr="002B0C99">
        <w:tc>
          <w:tcPr>
            <w:tcW w:w="1384" w:type="dxa"/>
            <w:tcBorders>
              <w:bottom w:val="single" w:sz="4" w:space="0" w:color="000000"/>
            </w:tcBorders>
          </w:tcPr>
          <w:p w:rsidR="008E71CE" w:rsidRPr="006C2FF5" w:rsidRDefault="008E71CE" w:rsidP="002B0C99">
            <w:pPr>
              <w:tabs>
                <w:tab w:val="left" w:pos="510"/>
                <w:tab w:val="center" w:pos="584"/>
              </w:tabs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5</w:t>
            </w:r>
          </w:p>
        </w:tc>
        <w:tc>
          <w:tcPr>
            <w:tcW w:w="5103" w:type="dxa"/>
            <w:gridSpan w:val="2"/>
            <w:tcBorders>
              <w:bottom w:val="single" w:sz="4" w:space="0" w:color="000000"/>
            </w:tcBorders>
          </w:tcPr>
          <w:p w:rsidR="008E71CE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Plataformas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  <w:lang w:val="es-MX"/>
              </w:rPr>
              <w:t>ride-hailing</w:t>
            </w: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(tipo Uber, Cabify): </w:t>
            </w: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lastRenderedPageBreak/>
              <w:t>efectos en sustentabilidad y regulación</w:t>
            </w:r>
          </w:p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2157" w:type="dxa"/>
            <w:tcBorders>
              <w:bottom w:val="single" w:sz="4" w:space="0" w:color="000000"/>
            </w:tcBorders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lastRenderedPageBreak/>
              <w:t>3</w:t>
            </w:r>
          </w:p>
        </w:tc>
      </w:tr>
      <w:tr w:rsidR="008E71CE" w:rsidRPr="006C2FF5" w:rsidTr="002B0C99">
        <w:tc>
          <w:tcPr>
            <w:tcW w:w="3652" w:type="dxa"/>
            <w:gridSpan w:val="2"/>
            <w:shd w:val="solid" w:color="A6A6A6" w:fill="auto"/>
            <w:vAlign w:val="center"/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lastRenderedPageBreak/>
              <w:t>Contenidos</w:t>
            </w:r>
          </w:p>
        </w:tc>
        <w:tc>
          <w:tcPr>
            <w:tcW w:w="2835" w:type="dxa"/>
            <w:shd w:val="solid" w:color="A6A6A6" w:fill="auto"/>
            <w:vAlign w:val="center"/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Resultados de Aprendizajes </w:t>
            </w: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e la Unidad</w:t>
            </w:r>
          </w:p>
        </w:tc>
        <w:tc>
          <w:tcPr>
            <w:tcW w:w="2157" w:type="dxa"/>
            <w:shd w:val="solid" w:color="A6A6A6" w:fill="auto"/>
          </w:tcPr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ferencias a la Bibliografía</w:t>
            </w:r>
          </w:p>
        </w:tc>
      </w:tr>
      <w:tr w:rsidR="008E71CE" w:rsidRPr="00E11EFB" w:rsidTr="002B0C99">
        <w:tc>
          <w:tcPr>
            <w:tcW w:w="3652" w:type="dxa"/>
            <w:gridSpan w:val="2"/>
          </w:tcPr>
          <w:p w:rsidR="008E71CE" w:rsidRPr="006C2FF5" w:rsidRDefault="008E71CE" w:rsidP="002B0C99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6A6016" w:rsidRDefault="006A6016" w:rsidP="002B0C99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Introducción a nuevos conceptos en movilidad: </w:t>
            </w:r>
            <w:r w:rsidR="00774859">
              <w:rPr>
                <w:rFonts w:asciiTheme="minorHAnsi" w:hAnsiTheme="minorHAnsi" w:cstheme="minorHAnsi"/>
                <w:sz w:val="24"/>
                <w:szCs w:val="24"/>
              </w:rPr>
              <w:t>s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martcities, </w:t>
            </w:r>
            <w:r w:rsidR="00774859"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s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mart mobility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,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mobility as a service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,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mobility on demand</w:t>
            </w:r>
            <w:r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8E71CE" w:rsidRPr="000C08FB" w:rsidRDefault="00FB6FF2" w:rsidP="002B0C99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Economías colaborativas y ride-hailing</w:t>
            </w:r>
            <w:r w:rsidR="00054768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8E71CE" w:rsidRDefault="00054768" w:rsidP="002B0C99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Efectos en el sistema de transporte: eficiencia, equidad, externalidades, mercado laboral.</w:t>
            </w:r>
          </w:p>
          <w:p w:rsidR="00054768" w:rsidRDefault="00054768" w:rsidP="002B0C99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Integración con el transporte público:  substitución y complementariedad.</w:t>
            </w:r>
          </w:p>
          <w:p w:rsidR="00054768" w:rsidRDefault="00054768" w:rsidP="002B0C99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 Regulación de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ride-hailing</w:t>
            </w:r>
            <w:r w:rsidR="00774859">
              <w:rPr>
                <w:rFonts w:asciiTheme="minorHAnsi" w:hAnsiTheme="minorHAnsi" w:cstheme="minorHAnsi"/>
                <w:i/>
                <w:sz w:val="24"/>
                <w:szCs w:val="24"/>
              </w:rPr>
              <w:t>.</w:t>
            </w:r>
          </w:p>
          <w:p w:rsidR="006A6016" w:rsidRDefault="006A6016" w:rsidP="006A6016">
            <w:pPr>
              <w:pStyle w:val="Prrafodelista"/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8E71CE" w:rsidRPr="006C2FF5" w:rsidRDefault="008E71CE" w:rsidP="00054768">
            <w:pPr>
              <w:pStyle w:val="Prrafodelista"/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2835" w:type="dxa"/>
          </w:tcPr>
          <w:p w:rsidR="008E71CE" w:rsidRPr="006C2FF5" w:rsidRDefault="008E71CE" w:rsidP="002B0C99">
            <w:pPr>
              <w:spacing w:after="0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8E71CE" w:rsidRPr="006C2FF5" w:rsidRDefault="008E71CE" w:rsidP="002B0C99">
            <w:pPr>
              <w:spacing w:after="0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l final de la unidad, el estudiante:</w:t>
            </w:r>
          </w:p>
          <w:p w:rsidR="008E71CE" w:rsidRPr="006C2FF5" w:rsidRDefault="008E71CE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054768" w:rsidRDefault="00054768" w:rsidP="002B0C99">
            <w:pPr>
              <w:pStyle w:val="Prrafodelista"/>
              <w:numPr>
                <w:ilvl w:val="0"/>
                <w:numId w:val="35"/>
              </w:numPr>
              <w:spacing w:after="0" w:line="240" w:lineRule="auto"/>
              <w:ind w:left="317" w:hanging="28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Entiende el concepto de economías colaborativas y los efectos principales de las plataformas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  <w:lang w:val="es-MX"/>
              </w:rPr>
              <w:t>ride-hailing</w:t>
            </w: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, tanto en los usuarios, conductores como en la sustentabilidad del sistema de transporte.</w:t>
            </w:r>
          </w:p>
          <w:p w:rsidR="00054768" w:rsidRDefault="00054768" w:rsidP="002B0C99">
            <w:pPr>
              <w:pStyle w:val="Prrafodelista"/>
              <w:numPr>
                <w:ilvl w:val="0"/>
                <w:numId w:val="35"/>
              </w:numPr>
              <w:spacing w:after="0" w:line="240" w:lineRule="auto"/>
              <w:ind w:left="317" w:hanging="283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Entiende la racionalidad de los marcos regulatorios de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  <w:lang w:val="es-MX"/>
              </w:rPr>
              <w:t>ride-hailing</w:t>
            </w: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aplicados y por aplicar en Chile y otros países.</w:t>
            </w:r>
          </w:p>
          <w:p w:rsidR="008E71CE" w:rsidRDefault="008E71CE" w:rsidP="002B0C99">
            <w:pPr>
              <w:pStyle w:val="Prrafodelista"/>
              <w:spacing w:after="0" w:line="240" w:lineRule="auto"/>
              <w:ind w:left="317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8E71CE" w:rsidRPr="006C2FF5" w:rsidRDefault="008E71CE" w:rsidP="002B0C99">
            <w:pPr>
              <w:spacing w:after="0" w:line="240" w:lineRule="auto"/>
              <w:ind w:left="317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</w:tc>
        <w:tc>
          <w:tcPr>
            <w:tcW w:w="2157" w:type="dxa"/>
          </w:tcPr>
          <w:p w:rsidR="008E71CE" w:rsidRDefault="008E71CE" w:rsidP="002B0C99">
            <w:pPr>
              <w:tabs>
                <w:tab w:val="left" w:pos="-720"/>
              </w:tabs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2B0C99" w:rsidRDefault="004B5B31" w:rsidP="002B0C99">
            <w:pPr>
              <w:tabs>
                <w:tab w:val="left" w:pos="-720"/>
              </w:tabs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1" w:tooltip="Alemi, 2018 #800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Alemi&lt;/Author&gt;&lt;Year&gt;2018&lt;/Year&gt;&lt;RecNum&gt;800&lt;/RecNum&gt;&lt;DisplayText&gt;Alemi&lt;style face="italic"&gt; et al.&lt;/style&gt; (2018)&lt;/DisplayText&gt;&lt;record&gt;&lt;rec-number&gt;800&lt;/rec-number&gt;&lt;foreign-keys&gt;&lt;key app="EN" db-id="0frrf0vfgxdrtzer2e6vxvp0xzttr909dxd0" timestamp="1533850201"&gt;800&lt;/key&gt;&lt;/foreign-keys&gt;&lt;ref-type name="Journal Article"&gt;17&lt;/ref-type&gt;&lt;contributors&gt;&lt;authors&gt;&lt;author&gt;Alemi, Farzad&lt;/author&gt;&lt;author&gt;Circella, Giovanni&lt;/author&gt;&lt;author&gt;Handy, Susan&lt;/author&gt;&lt;author&gt;Mokhtarian, Patricia&lt;/author&gt;&lt;/authors&gt;&lt;/contributors&gt;&lt;titles&gt;&lt;title&gt;What influences travelers to use Uber? Exploring the factors affecting the adoption of on-demand ride services in California&lt;/title&gt;&lt;secondary-title&gt;Travel Behaviour and Society&lt;/secondary-title&gt;&lt;/titles&gt;&lt;periodical&gt;&lt;full-title&gt;Travel Behaviour and Society&lt;/full-title&gt;&lt;/periodical&gt;&lt;pages&gt;88-104&lt;/pages&gt;&lt;volume&gt;13&lt;/volume&gt;&lt;keywords&gt;&lt;keyword&gt;On-demand ride services&lt;/keyword&gt;&lt;keyword&gt;Uber&lt;/keyword&gt;&lt;keyword&gt;Lyft&lt;/keyword&gt;&lt;keyword&gt;Ridehailing&lt;/keyword&gt;&lt;keyword&gt;Ridesourcing&lt;/keyword&gt;&lt;keyword&gt;Millennials&lt;/keyword&gt;&lt;keyword&gt;Shared mobility&lt;/keyword&gt;&lt;keyword&gt;Lifestyles&lt;/keyword&gt;&lt;/keywords&gt;&lt;dates&gt;&lt;year&gt;2018&lt;/year&gt;&lt;pub-dates&gt;&lt;date&gt;2018/10/01/&lt;/date&gt;&lt;/pub-dates&gt;&lt;/dates&gt;&lt;isbn&gt;2214-367X&lt;/isbn&gt;&lt;urls&gt;&lt;related-urls&gt;&lt;url&gt;http://www.sciencedirect.com/science/article/pii/S2214367X17300947&lt;/url&gt;&lt;/related-urls&gt;&lt;/urls&gt;&lt;electronic-resource-num&gt;https://doi.org/10.1016/j.tbs.2018.06.002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Alemi</w:t>
              </w:r>
              <w:r w:rsidR="00A01E5C" w:rsidRPr="0040413F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n-US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 xml:space="preserve">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B0C99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5" w:tooltip="Brown, 2018 #794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Brown&lt;/Author&gt;&lt;Year&gt;2018&lt;/Year&gt;&lt;RecNum&gt;794&lt;/RecNum&gt;&lt;DisplayText&gt;Brown (2018)&lt;/DisplayText&gt;&lt;record&gt;&lt;rec-number&gt;794&lt;/rec-number&gt;&lt;foreign-keys&gt;&lt;key app="EN" db-id="0frrf0vfgxdrtzer2e6vxvp0xzttr909dxd0" timestamp="1533218452"&gt;794&lt;/key&gt;&lt;/foreign-keys&gt;&lt;ref-type name="Journal Article"&gt;17&lt;/ref-type&gt;&lt;contributors&gt;&lt;authors&gt;&lt;author&gt;Brown, A.E. &lt;/author&gt;&lt;/authors&gt;&lt;/contributors&gt;&lt;titles&gt;&lt;title&gt;Ridehail Revolution: Ridehail Travel and Equity in Los Angeles&lt;/title&gt;&lt;secondary-title&gt;PhD thesis, University of California Los Angeles&lt;/secondary-title&gt;&lt;/titles&gt;&lt;periodical&gt;&lt;full-title&gt;PhD thesis, University of California Los Angeles&lt;/full-title&gt;&lt;/periodical&gt;&lt;dates&gt;&lt;year&gt;2018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Brown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B0C99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8" w:tooltip="CNP, 2018 #761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CNP&lt;/Author&gt;&lt;Year&gt;2018&lt;/Year&gt;&lt;RecNum&gt;761&lt;/RecNum&gt;&lt;DisplayText&gt;CNP (2018)&lt;/DisplayText&gt;&lt;record&gt;&lt;rec-number&gt;761&lt;/rec-number&gt;&lt;foreign-keys&gt;&lt;key app="EN" db-id="0frrf0vfgxdrtzer2e6vxvp0xzttr909dxd0" timestamp="1525136154"&gt;761&lt;/key&gt;&lt;/foreign-keys&gt;&lt;ref-type name="Journal Article"&gt;17&lt;/ref-type&gt;&lt;contributors&gt;&lt;authors&gt;&lt;author&gt;CNP&lt;/author&gt;&lt;/authors&gt;&lt;/contributors&gt;&lt;titles&gt;&lt;title&gt;Tecnologías Disruptivas: Regulacióon de Plataformas Digitales&lt;/title&gt;&lt;secondary-title&gt;Capítulo 3 - Plataformas de Transporte. Comisión Nacional de Productividad (CNP), Chile, Abril 2018&lt;/secondary-title&gt;&lt;/titles&gt;&lt;periodical&gt;&lt;full-title&gt;Capítulo 3 - Plataformas de Transporte. Comisión Nacional de Productividad (CNP), Chile, Abril 2018&lt;/full-title&gt;&lt;/periodical&gt;&lt;dates&gt;&lt;year&gt;2018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CNP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6A6016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9" w:tooltip="Docherty, 2017 #802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Docherty&lt;/Author&gt;&lt;Year&gt;2017&lt;/Year&gt;&lt;RecNum&gt;802&lt;/RecNum&gt;&lt;DisplayText&gt;Docherty&lt;style face="italic"&gt; et al.&lt;/style&gt; (2017)&lt;/DisplayText&gt;&lt;record&gt;&lt;rec-number&gt;802&lt;/rec-number&gt;&lt;foreign-keys&gt;&lt;key app="EN" db-id="0frrf0vfgxdrtzer2e6vxvp0xzttr909dxd0" timestamp="1534070667"&gt;802&lt;/key&gt;&lt;/foreign-keys&gt;&lt;ref-type name="Journal Article"&gt;17&lt;/ref-type&gt;&lt;contributors&gt;&lt;authors&gt;&lt;author&gt;Docherty, I.&lt;/author&gt;&lt;author&gt;Marsden, G.&lt;/author&gt;&lt;author&gt;Anable, J.&lt;/author&gt;&lt;/authors&gt;&lt;/contributors&gt;&lt;titles&gt;&lt;title&gt;The governance of smart mobility&lt;/title&gt;&lt;secondary-title&gt;Transportation Research Part A: Policy and Practice, in press&lt;/secondary-title&gt;&lt;/titles&gt;&lt;periodical&gt;&lt;full-title&gt;Transportation Research Part A: Policy and Practice, in press&lt;/full-title&gt;&lt;/periodical&gt;&lt;dates&gt;&lt;year&gt;2017&lt;/year&gt;&lt;/dates&gt;&lt;urls&gt;&lt;/urls&gt;&lt;/record&gt;&lt;/Cite&gt;&lt;Cite&gt;&lt;Author&gt;Docherty&lt;/Author&gt;&lt;Year&gt;2017&lt;/Year&gt;&lt;RecNum&gt;802&lt;/RecNum&gt;&lt;record&gt;&lt;rec-number&gt;802&lt;/rec-number&gt;&lt;foreign-keys&gt;&lt;key app="EN" db-id="0frrf0vfgxdrtzer2e6vxvp0xzttr909dxd0" timestamp="1534070667"&gt;802&lt;/key&gt;&lt;/foreign-keys&gt;&lt;ref-type name="Journal Article"&gt;17&lt;/ref-type&gt;&lt;contributors&gt;&lt;authors&gt;&lt;author&gt;Docherty, I.&lt;/author&gt;&lt;author&gt;Marsden, G.&lt;/author&gt;&lt;author&gt;Anable, J.&lt;/author&gt;&lt;/authors&gt;&lt;/contributors&gt;&lt;titles&gt;&lt;title&gt;The governance of smart mobility&lt;/title&gt;&lt;secondary-title&gt;Transportation Research Part A: Policy and Practice, in press&lt;/secondary-title&gt;&lt;/titles&gt;&lt;periodical&gt;&lt;full-title&gt;Transportation Research Part A: Policy and Practice, in press&lt;/full-title&gt;&lt;/periodical&gt;&lt;dates&gt;&lt;year&gt;2017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Docherty</w:t>
              </w:r>
              <w:r w:rsidR="00A01E5C" w:rsidRPr="0040413F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n-US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 xml:space="preserve"> (2017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B0C99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20" w:tooltip="Rayle, 2016 #688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Rayle&lt;/Author&gt;&lt;Year&gt;2016&lt;/Year&gt;&lt;RecNum&gt;688&lt;/RecNum&gt;&lt;DisplayText&gt;Rayle&lt;style face="italic"&gt; et al.&lt;/style&gt; (2016)&lt;/DisplayText&gt;&lt;record&gt;&lt;rec-number&gt;688&lt;/rec-number&gt;&lt;foreign-keys&gt;&lt;key app="EN" db-id="0frrf0vfgxdrtzer2e6vxvp0xzttr909dxd0" timestamp="1509804434"&gt;688&lt;/key&gt;&lt;/foreign-keys&gt;&lt;ref-type name="Journal Article"&gt;17&lt;/ref-type&gt;&lt;contributors&gt;&lt;authors&gt;&lt;author&gt;Rayle, L.&lt;/author&gt;&lt;author&gt;Dai, D.&lt;/author&gt;&lt;author&gt;Chan, N.&lt;/author&gt;&lt;author&gt;Cervero, R.&lt;/author&gt;&lt;author&gt;Shaheen, S.&lt;/author&gt;&lt;/authors&gt;&lt;/contributors&gt;&lt;titles&gt;&lt;title&gt;Just a better taxi? A survey-based comparison of taxis, transit, and ridesourcing services in San Francisco&lt;/title&gt;&lt;secondary-title&gt;Transport Policy&lt;/secondary-title&gt;&lt;/titles&gt;&lt;periodical&gt;&lt;full-title&gt;Transport Policy&lt;/full-title&gt;&lt;/periodical&gt;&lt;pages&gt;168–178&lt;/pages&gt;&lt;volume&gt;45&lt;/volume&gt;&lt;dates&gt;&lt;year&gt;2016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Rayle</w:t>
              </w:r>
              <w:r w:rsidR="00A01E5C" w:rsidRPr="0040413F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  <w:lang w:val="en-US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 xml:space="preserve"> (2016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B0C99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21" w:tooltip="Rodier, 2018 #796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Rodier&lt;/Author&gt;&lt;Year&gt;2018&lt;/Year&gt;&lt;RecNum&gt;796&lt;/RecNum&gt;&lt;DisplayText&gt;Rodier (2018)&lt;/DisplayText&gt;&lt;record&gt;&lt;rec-number&gt;796&lt;/rec-number&gt;&lt;foreign-keys&gt;&lt;key app="EN" db-id="0frrf0vfgxdrtzer2e6vxvp0xzttr909dxd0" timestamp="1533223549"&gt;796&lt;/key&gt;&lt;/foreign-keys&gt;&lt;ref-type name="Journal Article"&gt;17&lt;/ref-type&gt;&lt;contributors&gt;&lt;authors&gt;&lt;author&gt;Rodier, C.&lt;/author&gt;&lt;/authors&gt;&lt;/contributors&gt;&lt;titles&gt;&lt;title&gt;The Effects of Ride Hailing Services on Travel and Associated Greenhouse Gas Emissions&lt;/title&gt;&lt;secondary-title&gt;White Paper, National Center for Sustainable Transportation, United States&lt;/secondary-title&gt;&lt;/titles&gt;&lt;periodical&gt;&lt;full-title&gt;White Paper, National Center for Sustainable Transportation, United States&lt;/full-title&gt;&lt;/periodical&gt;&lt;dates&gt;&lt;year&gt;2018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Rodier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B0C99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25" w:tooltip="Tirachini, 2017 #766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Tirachini&lt;/Author&gt;&lt;Year&gt;2017&lt;/Year&gt;&lt;RecNum&gt;766&lt;/RecNum&gt;&lt;DisplayText&gt;Tirachini y Gómez-Lobo (2017)&lt;/DisplayText&gt;&lt;record&gt;&lt;rec-number&gt;766&lt;/rec-number&gt;&lt;foreign-keys&gt;&lt;key app="EN" db-id="0frrf0vfgxdrtzer2e6vxvp0xzttr909dxd0" timestamp="1525379363"&gt;766&lt;/key&gt;&lt;/foreign-keys&gt;&lt;ref-type name="Journal Article"&gt;17&lt;/ref-type&gt;&lt;contributors&gt;&lt;authors&gt;&lt;author&gt;Tirachini, A.&lt;/author&gt;&lt;author&gt;Gómez-Lobo, A.&lt;/author&gt;&lt;/authors&gt;&lt;/contributors&gt;&lt;titles&gt;&lt;title&gt;Does ridesourcing increase or decrease vehicle kilometers traveled (VKT)? A simulation approach for the case of Santiago, Chile&lt;/title&gt;&lt;secondary-title&gt;Working paper, available at http://www.econ.uchile.cl/es/publicacion/does-ridesourcing-increase-or-decreasevehicle-kilometers-traveled-vkt-a-simulation-approach-for-the-case-of-santiago-chile&lt;/secondary-title&gt;&lt;/titles&gt;&lt;periodical&gt;&lt;full-title&gt;Working paper, available at http://www.econ.uchile.cl/es/publicacion/does-ridesourcing-increase-or-decreasevehicle-kilometers-traveled-vkt-a-simulation-approach-for-the-case-of-santiago-chile&lt;/full-title&gt;&lt;/periodical&gt;&lt;dates&gt;&lt;year&gt;2017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Tirachini y Gómez-Lobo (2017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2B0C99" w:rsidRPr="002B0C99" w:rsidRDefault="004B5B31" w:rsidP="002B0C99">
            <w:pPr>
              <w:spacing w:after="60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hyperlink w:anchor="_ENREF_24" w:tooltip="Tirachini, 2018 #790" w:history="1"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instrText xml:space="preserve"> ADDIN EN.CITE &lt;EndNote&gt;&lt;Cite AuthorYear="1"&gt;&lt;Author&gt;Tirachini&lt;/Author&gt;&lt;Year&gt;2018&lt;/Year&gt;&lt;RecNum&gt;790&lt;/RecNum&gt;&lt;DisplayText&gt;Tirachini y del Río (2018)&lt;/DisplayText&gt;&lt;record&gt;&lt;rec-number&gt;790&lt;/rec-number&gt;&lt;foreign-keys&gt;&lt;key app="EN" db-id="0frrf0vfgxdrtzer2e6vxvp0xzttr909dxd0" timestamp="1531961286"&gt;790&lt;/key&gt;&lt;/foreign-keys&gt;&lt;ref-type name="Journal Article"&gt;17&lt;/ref-type&gt;&lt;contributors&gt;&lt;authors&gt;&lt;author&gt;Tirachini, A.&lt;/author&gt;&lt;author&gt;del Río, M.&lt;/author&gt;&lt;/authors&gt;&lt;/contributors&gt;&lt;titles&gt;&lt;title&gt;Plataformas ridesourcing en Santiago: caracterización de usuarios y efectos en la movilidad urbana&lt;/title&gt;&lt;secondary-title&gt;Working Paper, National Productivity Commission, Chile. Accessed at https://www.researchgate.net/publication/326326497_Plataformas_ridesourcing_en_Santiago_caracterizacion_de_usuarios_y_efectos_en_la_movilidad_urbana&lt;/secondary-title&gt;&lt;/titles&gt;&lt;periodical&gt;&lt;full-title&gt;Working Paper, National Productivity Commission, Chile. Accessed at https://www.researchgate.net/publication/326326497_Plataformas_ridesourcing_en_Santiago_caracterizacion_de_usuarios_y_efectos_en_la_movilidad_urbana&lt;/full-title&gt;&lt;/periodical&gt;&lt;dates&gt;&lt;year&gt;2018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  <w:lang w:val="en-US"/>
                </w:rPr>
                <w:t>Tirachini y del Río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  <w:lang w:val="en-US"/>
                </w:rPr>
                <w:fldChar w:fldCharType="end"/>
              </w:r>
            </w:hyperlink>
          </w:p>
        </w:tc>
      </w:tr>
    </w:tbl>
    <w:p w:rsidR="008E71CE" w:rsidRDefault="008E71CE" w:rsidP="006C2FF5">
      <w:pPr>
        <w:rPr>
          <w:rFonts w:asciiTheme="minorHAnsi" w:hAnsiTheme="minorHAnsi" w:cstheme="minorHAnsi"/>
          <w:sz w:val="24"/>
          <w:szCs w:val="24"/>
          <w:lang w:val="en-U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84"/>
        <w:gridCol w:w="2268"/>
        <w:gridCol w:w="2835"/>
        <w:gridCol w:w="2157"/>
      </w:tblGrid>
      <w:tr w:rsidR="002B0C99" w:rsidRPr="006C2FF5" w:rsidTr="002B0C99">
        <w:tc>
          <w:tcPr>
            <w:tcW w:w="1384" w:type="dxa"/>
            <w:shd w:val="solid" w:color="A6A6A6" w:fill="auto"/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 xml:space="preserve">Número </w:t>
            </w:r>
          </w:p>
        </w:tc>
        <w:tc>
          <w:tcPr>
            <w:tcW w:w="5103" w:type="dxa"/>
            <w:gridSpan w:val="2"/>
            <w:shd w:val="solid" w:color="A6A6A6" w:fill="auto"/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Nombre de la Unidad</w:t>
            </w:r>
          </w:p>
        </w:tc>
        <w:tc>
          <w:tcPr>
            <w:tcW w:w="2157" w:type="dxa"/>
            <w:shd w:val="solid" w:color="A6A6A6" w:fill="auto"/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uración en Semanas</w:t>
            </w:r>
          </w:p>
        </w:tc>
      </w:tr>
      <w:tr w:rsidR="002B0C99" w:rsidRPr="006C2FF5" w:rsidTr="002B0C99">
        <w:tc>
          <w:tcPr>
            <w:tcW w:w="1384" w:type="dxa"/>
            <w:tcBorders>
              <w:bottom w:val="single" w:sz="4" w:space="0" w:color="000000"/>
            </w:tcBorders>
          </w:tcPr>
          <w:p w:rsidR="002B0C99" w:rsidRPr="006C2FF5" w:rsidRDefault="002B0C99" w:rsidP="002B0C99">
            <w:pPr>
              <w:tabs>
                <w:tab w:val="left" w:pos="510"/>
                <w:tab w:val="center" w:pos="584"/>
              </w:tabs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6</w:t>
            </w:r>
          </w:p>
        </w:tc>
        <w:tc>
          <w:tcPr>
            <w:tcW w:w="5103" w:type="dxa"/>
            <w:gridSpan w:val="2"/>
            <w:tcBorders>
              <w:bottom w:val="single" w:sz="4" w:space="0" w:color="000000"/>
            </w:tcBorders>
          </w:tcPr>
          <w:p w:rsidR="002B0C99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Vehículos conectados y autónomos</w:t>
            </w:r>
          </w:p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2157" w:type="dxa"/>
            <w:tcBorders>
              <w:bottom w:val="single" w:sz="4" w:space="0" w:color="000000"/>
            </w:tcBorders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3</w:t>
            </w:r>
          </w:p>
        </w:tc>
      </w:tr>
      <w:tr w:rsidR="002B0C99" w:rsidRPr="006C2FF5" w:rsidTr="002B0C99">
        <w:tc>
          <w:tcPr>
            <w:tcW w:w="3652" w:type="dxa"/>
            <w:gridSpan w:val="2"/>
            <w:shd w:val="solid" w:color="A6A6A6" w:fill="auto"/>
            <w:vAlign w:val="center"/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Contenidos</w:t>
            </w:r>
          </w:p>
        </w:tc>
        <w:tc>
          <w:tcPr>
            <w:tcW w:w="2835" w:type="dxa"/>
            <w:shd w:val="solid" w:color="A6A6A6" w:fill="auto"/>
            <w:vAlign w:val="center"/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Resultados de Aprendizajes </w:t>
            </w: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de la Unidad</w:t>
            </w:r>
          </w:p>
        </w:tc>
        <w:tc>
          <w:tcPr>
            <w:tcW w:w="2157" w:type="dxa"/>
            <w:shd w:val="solid" w:color="A6A6A6" w:fill="auto"/>
          </w:tcPr>
          <w:p w:rsidR="002B0C99" w:rsidRPr="006C2FF5" w:rsidRDefault="002B0C99" w:rsidP="002B0C99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ferencias a la Bibliografía</w:t>
            </w:r>
          </w:p>
        </w:tc>
      </w:tr>
      <w:tr w:rsidR="002B0C99" w:rsidRPr="00E11EFB" w:rsidTr="002B0C99">
        <w:tc>
          <w:tcPr>
            <w:tcW w:w="3652" w:type="dxa"/>
            <w:gridSpan w:val="2"/>
          </w:tcPr>
          <w:p w:rsidR="002B0C99" w:rsidRPr="006C2FF5" w:rsidRDefault="002B0C99" w:rsidP="002B0C99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2B0C99" w:rsidRDefault="00E5715F" w:rsidP="00E5715F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Vehículos conectados</w:t>
            </w:r>
            <w:r w:rsidR="00774859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E5715F" w:rsidRDefault="00E5715F" w:rsidP="00E5715F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Vehículos autónomos</w:t>
            </w:r>
            <w:r w:rsidR="00774859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E5715F" w:rsidRDefault="00E5715F" w:rsidP="00E5715F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Autonomía en transporte público y privado</w:t>
            </w:r>
            <w:r w:rsidR="00774859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E5715F" w:rsidRDefault="00E5715F" w:rsidP="00E5715F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 xml:space="preserve">Autonomía y </w:t>
            </w:r>
            <w:r w:rsidRPr="00774859">
              <w:rPr>
                <w:rFonts w:asciiTheme="minorHAnsi" w:hAnsiTheme="minorHAnsi" w:cstheme="minorHAnsi"/>
                <w:i/>
                <w:sz w:val="24"/>
                <w:szCs w:val="24"/>
              </w:rPr>
              <w:t>ride-hailing</w:t>
            </w:r>
            <w:r w:rsidR="00774859">
              <w:rPr>
                <w:rFonts w:asciiTheme="minorHAnsi" w:hAnsiTheme="minorHAnsi" w:cstheme="minorHAnsi"/>
                <w:i/>
                <w:sz w:val="24"/>
                <w:szCs w:val="24"/>
              </w:rPr>
              <w:t>.</w:t>
            </w:r>
          </w:p>
          <w:p w:rsidR="00E5715F" w:rsidRDefault="00E5715F" w:rsidP="00E5715F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lastRenderedPageBreak/>
              <w:t>Posibles escenarios futuros de movilidad: sustentabilidad del sistema de transporte</w:t>
            </w:r>
            <w:r w:rsidR="00774859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  <w:p w:rsidR="00E5715F" w:rsidRPr="00E5715F" w:rsidRDefault="00E5715F" w:rsidP="00E5715F">
            <w:pPr>
              <w:pStyle w:val="Prrafodelista"/>
              <w:numPr>
                <w:ilvl w:val="0"/>
                <w:numId w:val="38"/>
              </w:numPr>
              <w:autoSpaceDE w:val="0"/>
              <w:autoSpaceDN w:val="0"/>
              <w:adjustRightInd w:val="0"/>
              <w:spacing w:after="0" w:line="240" w:lineRule="auto"/>
              <w:ind w:left="142" w:hanging="142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sz w:val="24"/>
                <w:szCs w:val="24"/>
              </w:rPr>
              <w:t>Regulación de vehículos autónomos</w:t>
            </w:r>
            <w:r w:rsidR="00774859">
              <w:rPr>
                <w:rFonts w:asciiTheme="minorHAnsi" w:hAnsiTheme="minorHAnsi" w:cstheme="minorHAnsi"/>
                <w:sz w:val="24"/>
                <w:szCs w:val="24"/>
              </w:rPr>
              <w:t>.</w:t>
            </w:r>
          </w:p>
        </w:tc>
        <w:tc>
          <w:tcPr>
            <w:tcW w:w="2835" w:type="dxa"/>
          </w:tcPr>
          <w:p w:rsidR="002B0C99" w:rsidRPr="006C2FF5" w:rsidRDefault="002B0C99" w:rsidP="002B0C99">
            <w:pPr>
              <w:spacing w:after="0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2B0C99" w:rsidRPr="006C2FF5" w:rsidRDefault="002B0C99" w:rsidP="002B0C99">
            <w:pPr>
              <w:spacing w:after="0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>Al final de la unidad, el estudiante</w:t>
            </w:r>
            <w:r w:rsidR="00E5715F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t xml:space="preserve"> entiende las principales implicancias que los vehículos conectado y autónomos </w:t>
            </w:r>
            <w:r w:rsidR="00E5715F">
              <w:rPr>
                <w:rFonts w:asciiTheme="minorHAnsi" w:hAnsiTheme="minorHAnsi" w:cstheme="minorHAnsi"/>
                <w:sz w:val="24"/>
                <w:szCs w:val="24"/>
                <w:lang w:val="es-MX"/>
              </w:rPr>
              <w:lastRenderedPageBreak/>
              <w:t>tendrán en la movilidad, en el tráfico y en el consumo de energía. Además analiza y estima las repercusiones de estas implicancias en posibles marcos regulatorios futuros.</w:t>
            </w:r>
          </w:p>
          <w:p w:rsidR="002B0C99" w:rsidRPr="006C2FF5" w:rsidRDefault="002B0C99" w:rsidP="00AC4695">
            <w:pPr>
              <w:pStyle w:val="Prrafodelista"/>
              <w:spacing w:after="0" w:line="240" w:lineRule="auto"/>
              <w:ind w:left="317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</w:tc>
        <w:tc>
          <w:tcPr>
            <w:tcW w:w="2157" w:type="dxa"/>
          </w:tcPr>
          <w:p w:rsidR="00AC4695" w:rsidRDefault="00AC4695" w:rsidP="00AC4695">
            <w:pPr>
              <w:tabs>
                <w:tab w:val="left" w:pos="-720"/>
              </w:tabs>
              <w:spacing w:after="0"/>
              <w:rPr>
                <w:rFonts w:asciiTheme="minorHAnsi" w:hAnsiTheme="minorHAnsi" w:cstheme="minorHAnsi"/>
                <w:sz w:val="24"/>
                <w:szCs w:val="24"/>
              </w:rPr>
            </w:pPr>
          </w:p>
          <w:p w:rsidR="006A6016" w:rsidRDefault="004B5B31" w:rsidP="00774859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4" w:tooltip="Bösch, 2018 #801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Bösch&lt;/Author&gt;&lt;Year&gt;2018&lt;/Year&gt;&lt;RecNum&gt;801&lt;/RecNum&gt;&lt;DisplayText&gt;Bösch&lt;style face="italic"&gt; et al.&lt;/style&gt; (2018)&lt;/DisplayText&gt;&lt;record&gt;&lt;rec-number&gt;801&lt;/rec-number&gt;&lt;foreign-keys&gt;&lt;key app="EN" db-id="0frrf0vfgxdrtzer2e6vxvp0xzttr909dxd0" timestamp="1534070467"&gt;801&lt;/key&gt;&lt;/foreign-keys&gt;&lt;ref-type name="Journal Article"&gt;17&lt;/ref-type&gt;&lt;contributors&gt;&lt;authors&gt;&lt;author&gt;Bösch, P. M.&lt;/author&gt;&lt;author&gt;Becker, F.&lt;/author&gt;&lt;author&gt;Becker, H.&lt;/author&gt;&lt;author&gt;Axhausen, K. W.&lt;/author&gt;&lt;/authors&gt;&lt;/contributors&gt;&lt;titles&gt;&lt;title&gt;Cost-based analysis of autonomous mobility services&lt;/title&gt;&lt;secondary-title&gt;Transport Policy&lt;/secondary-title&gt;&lt;/titles&gt;&lt;periodical&gt;&lt;full-title&gt;Transport Policy&lt;/full-title&gt;&lt;/periodical&gt;&lt;pages&gt;76-91&lt;/pages&gt;&lt;volume&gt;64&lt;/volume&gt;&lt;dates&gt;&lt;year&gt;2018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Bösch</w:t>
              </w:r>
              <w:r w:rsidR="00A01E5C" w:rsidRPr="00AC4695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 xml:space="preserve"> (2018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AC4695" w:rsidRDefault="004B5B31" w:rsidP="00774859">
            <w:pPr>
              <w:tabs>
                <w:tab w:val="left" w:pos="-720"/>
              </w:tabs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9" w:tooltip="Docherty, 2017 #802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Docherty&lt;/Author&gt;&lt;Year&gt;2017&lt;/Year&gt;&lt;RecNum&gt;802&lt;/RecNum&gt;&lt;DisplayText&gt;Docherty&lt;style face="italic"&gt; et al.&lt;/style&gt; (2017)&lt;/DisplayText&gt;&lt;record&gt;&lt;rec-number&gt;802&lt;/rec-number&gt;&lt;foreign-keys&gt;&lt;key app="EN" db-id="0frrf0vfgxdrtzer2e6vxvp0xzttr909dxd0" timestamp="1534070667"&gt;802&lt;/key&gt;&lt;/foreign-keys&gt;&lt;ref-type name="Journal Article"&gt;17&lt;/ref-type&gt;&lt;contributors&gt;&lt;authors&gt;&lt;author&gt;Docherty, I.&lt;/author&gt;&lt;author&gt;Marsden, G.&lt;/author&gt;&lt;author&gt;Anable, J.&lt;/author&gt;&lt;/authors&gt;&lt;/contributors&gt;&lt;titles&gt;&lt;title&gt;The governance of smart mobility&lt;/title&gt;&lt;secondary-title&gt;Transportation Research Part A: Policy and Practice, in press&lt;/secondary-title&gt;&lt;/titles&gt;&lt;periodical&gt;&lt;full-title&gt;Transportation Research Part A: Policy and Practice, in press&lt;/full-title&gt;&lt;/periodical&gt;&lt;dates&gt;&lt;year&gt;2017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Docherty</w:t>
              </w:r>
              <w:r w:rsidR="00A01E5C" w:rsidRPr="00AC4695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 xml:space="preserve"> (2017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6A6016" w:rsidRDefault="004B5B31" w:rsidP="00774859">
            <w:pPr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13" w:tooltip="Fagnant, 2014 #704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Fagnant&lt;/Author&gt;&lt;Year&gt;2014&lt;/Year&gt;&lt;RecNum&gt;704&lt;/RecNum&gt;&lt;DisplayText&gt;Fagnant y Kockelman (2014)&lt;/DisplayText&gt;&lt;record&gt;&lt;rec-number&gt;704&lt;/rec-number&gt;&lt;foreign-keys&gt;&lt;key app="EN" db-id="0frrf0vfgxdrtzer2e6vxvp0xzttr909dxd0" timestamp="1510238353"&gt;704&lt;/key&gt;&lt;/foreign-keys&gt;&lt;ref-type name="Journal Article"&gt;17&lt;/ref-type&gt;&lt;contributors&gt;&lt;authors&gt;&lt;author&gt;Fagnant, Daniel J.&lt;/author&gt;&lt;author&gt;Kockelman, Kara M.&lt;/author&gt;&lt;/authors&gt;&lt;/contributors&gt;&lt;titles&gt;&lt;title&gt;The travel and environmental implications of shared autonomous vehicles, using agent-based model scenarios&lt;/title&gt;&lt;secondary-title&gt;Transportation Research Part C: Emerging Technologies&lt;/secondary-title&gt;&lt;/titles&gt;&lt;periodical&gt;&lt;full-title&gt;Transportation Research Part C: Emerging Technologies&lt;/full-title&gt;&lt;/periodical&gt;&lt;pages&gt;1-13&lt;/pages&gt;&lt;volume&gt;40&lt;/volume&gt;&lt;dates&gt;&lt;year&gt;2014&lt;/year&gt;&lt;pub-dates&gt;&lt;date&gt;2014/03/01/&lt;/date&gt;&lt;/pub-dates&gt;&lt;/dates&gt;&lt;isbn&gt;0968-090X&lt;/isbn&gt;&lt;urls&gt;&lt;related-urls&gt;&lt;url&gt;http://www.sciencedirect.com/science/article/pii/S0968090X13002581&lt;/url&gt;&lt;/related-urls&gt;&lt;/urls&gt;&lt;electronic-resource-num&gt;https://doi.org/10.1016/j.trc.2013.12.001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Fagnant y Kockelman (2014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2B0C99" w:rsidRDefault="004B5B31" w:rsidP="00774859">
            <w:pPr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14" w:tooltip="Fagnant, 2015 #610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Fagnant&lt;/Author&gt;&lt;Year&gt;2015&lt;/Year&gt;&lt;RecNum&gt;610&lt;/RecNum&gt;&lt;DisplayText&gt;Fagnant y Kockelman (2015)&lt;/DisplayText&gt;&lt;record&gt;&lt;rec-number&gt;610&lt;/rec-number&gt;&lt;foreign-keys&gt;&lt;key app="EN" db-id="0frrf0vfgxdrtzer2e6vxvp0xzttr909dxd0" timestamp="1421217537"&gt;610&lt;/key&gt;&lt;/foreign-keys&gt;&lt;ref-type name="Journal Article"&gt;17&lt;/ref-type&gt;&lt;contributors&gt;&lt;authors&gt;&lt;author&gt;Daniel J. Fagnant &lt;/author&gt;&lt;author&gt;Kara M. Kockelman &lt;/author&gt;&lt;/authors&gt;&lt;/contributors&gt;&lt;titles&gt;&lt;title&gt;Preparing a nation for autonomous vehicles: opportunities, barriers and policy recommendations&lt;/title&gt;&lt;secondary-title&gt;Transportation Research Part A: Policy and Practice&lt;/secondary-title&gt;&lt;/titles&gt;&lt;periodical&gt;&lt;full-title&gt;Transportation Research Part A: Policy and Practice&lt;/full-title&gt;&lt;/periodical&gt;&lt;pages&gt;167-181&lt;/pages&gt;&lt;volume&gt;77&lt;/volume&gt;&lt;dates&gt;&lt;year&gt;2015&lt;/year&gt;&lt;/dates&gt;&lt;urls&gt;&lt;/urls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Fagnant y Kockelman (2015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A80FC5" w:rsidRDefault="004B5B31" w:rsidP="00774859">
            <w:pPr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27" w:tooltip="Truong, 2017 #700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&lt;EndNote&gt;&lt;Cite AuthorYear="1"&gt;&lt;Author&gt;Truong&lt;/Author&gt;&lt;Year&gt;2017&lt;/Year&gt;&lt;RecNum&gt;700&lt;/RecNum&gt;&lt;DisplayText&gt;Truong&lt;style face="italic"&gt; et al.&lt;/style&gt; (2017)&lt;/DisplayText&gt;&lt;record&gt;&lt;rec-number&gt;700&lt;/rec-number&gt;&lt;foreign-keys&gt;&lt;key app="EN" db-id="0frrf0vfgxdrtzer2e6vxvp0xzttr909dxd0" timestamp="1510233899"&gt;700&lt;/key&gt;&lt;/foreign-keys&gt;&lt;ref-type name="Journal Article"&gt;17&lt;/ref-type&gt;&lt;contributors&gt;&lt;authors&gt;&lt;author&gt;Truong, Long T.&lt;/author&gt;&lt;author&gt;De Gruyter, Chris&lt;/author&gt;&lt;author&gt;Currie, Graham&lt;/author&gt;&lt;author&gt;Delbosc, Alexa&lt;/author&gt;&lt;/authors&gt;&lt;/contributors&gt;&lt;titles&gt;&lt;title&gt;Estimating the trip generation impacts of autonomous vehicles on car travel in Victoria, Australia&lt;/title&gt;&lt;secondary-title&gt;Transportation&lt;/secondary-title&gt;&lt;/titles&gt;&lt;periodical&gt;&lt;full-title&gt;Transportation&lt;/full-title&gt;&lt;/periodical&gt;&lt;dates&gt;&lt;year&gt;2017&lt;/year&gt;&lt;pub-dates&gt;&lt;date&gt;July 17&lt;/date&gt;&lt;/pub-dates&gt;&lt;/dates&gt;&lt;isbn&gt;1572-9435&lt;/isbn&gt;&lt;label&gt;Truong2017&lt;/label&gt;&lt;work-type&gt;journal article&lt;/work-type&gt;&lt;urls&gt;&lt;related-urls&gt;&lt;url&gt;https://doi.org/10.1007/s11116-017-9802-2&lt;/url&gt;&lt;/related-urls&gt;&lt;/urls&gt;&lt;electronic-resource-num&gt;10.1007/s11116-017-9802-2&lt;/electronic-resource-num&gt;&lt;/record&gt;&lt;/Cite&gt;&lt;/EndNote&gt;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Truong</w:t>
              </w:r>
              <w:r w:rsidR="00A01E5C" w:rsidRPr="00AC4695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 xml:space="preserve"> (2017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  <w:p w:rsidR="00C815C1" w:rsidRPr="00E5715F" w:rsidRDefault="004B5B31" w:rsidP="00774859">
            <w:pPr>
              <w:spacing w:after="6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hyperlink w:anchor="_ENREF_29" w:tooltip="Wadud, 2016 #701" w:history="1"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>
                  <w:fldData xml:space="preserve">PEVuZE5vdGU+PENpdGUgQXV0aG9yWWVhcj0iMSI+PEF1dGhvcj5XYWR1ZDwvQXV0aG9yPjxZZWFy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=
</w:fldData>
                </w:fldCha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 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begin">
                  <w:fldData xml:space="preserve">PEVuZE5vdGU+PENpdGUgQXV0aG9yWWVhcj0iMSI+PEF1dGhvcj5XYWR1ZDwvQXV0aG9yPjxZZWFy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=
</w:fldData>
                </w:fldCha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instrText xml:space="preserve"> ADDIN EN.CITE.DATA </w:instrTex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separate"/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>Wadud</w:t>
              </w:r>
              <w:r w:rsidR="00A01E5C" w:rsidRPr="00AC4695">
                <w:rPr>
                  <w:rFonts w:asciiTheme="minorHAnsi" w:hAnsiTheme="minorHAnsi" w:cstheme="minorHAnsi"/>
                  <w:i/>
                  <w:noProof/>
                  <w:sz w:val="24"/>
                  <w:szCs w:val="24"/>
                </w:rPr>
                <w:t xml:space="preserve"> et al.</w:t>
              </w:r>
              <w:r w:rsidR="00A01E5C">
                <w:rPr>
                  <w:rFonts w:asciiTheme="minorHAnsi" w:hAnsiTheme="minorHAnsi" w:cstheme="minorHAnsi"/>
                  <w:noProof/>
                  <w:sz w:val="24"/>
                  <w:szCs w:val="24"/>
                </w:rPr>
                <w:t xml:space="preserve"> (2016)</w:t>
              </w:r>
              <w:r w:rsidR="00A01E5C">
                <w:rPr>
                  <w:rFonts w:asciiTheme="minorHAnsi" w:hAnsiTheme="minorHAnsi" w:cstheme="minorHAnsi"/>
                  <w:sz w:val="24"/>
                  <w:szCs w:val="24"/>
                </w:rPr>
                <w:fldChar w:fldCharType="end"/>
              </w:r>
            </w:hyperlink>
          </w:p>
        </w:tc>
      </w:tr>
    </w:tbl>
    <w:p w:rsidR="008E71CE" w:rsidRPr="00E5715F" w:rsidRDefault="008E71CE" w:rsidP="006C2FF5">
      <w:pPr>
        <w:rPr>
          <w:rFonts w:asciiTheme="minorHAnsi" w:hAnsiTheme="minorHAnsi" w:cstheme="minorHAnsi"/>
          <w:sz w:val="24"/>
          <w:szCs w:val="24"/>
          <w:lang w:val="es-MX"/>
        </w:rPr>
      </w:pPr>
    </w:p>
    <w:p w:rsidR="008E71CE" w:rsidRPr="00E5715F" w:rsidRDefault="008E71CE" w:rsidP="006C2FF5">
      <w:pPr>
        <w:rPr>
          <w:rFonts w:asciiTheme="minorHAnsi" w:hAnsiTheme="minorHAnsi" w:cstheme="minorHAnsi"/>
          <w:sz w:val="24"/>
          <w:szCs w:val="24"/>
          <w:lang w:val="es-MX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054"/>
      </w:tblGrid>
      <w:tr w:rsidR="00220229" w:rsidRPr="00E11EFB">
        <w:tc>
          <w:tcPr>
            <w:tcW w:w="8644" w:type="dxa"/>
            <w:shd w:val="solid" w:color="A6A6A6" w:fill="auto"/>
          </w:tcPr>
          <w:p w:rsidR="00220229" w:rsidRPr="00E11EFB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  <w:lang w:val="en-US"/>
              </w:rPr>
            </w:pPr>
            <w:r w:rsidRPr="00E11EFB">
              <w:rPr>
                <w:rFonts w:asciiTheme="minorHAnsi" w:hAnsiTheme="minorHAnsi" w:cstheme="minorHAnsi"/>
                <w:sz w:val="24"/>
                <w:szCs w:val="24"/>
                <w:lang w:val="en-US"/>
              </w:rPr>
              <w:t>Bibliografía General</w:t>
            </w:r>
          </w:p>
        </w:tc>
      </w:tr>
      <w:tr w:rsidR="00220229" w:rsidRPr="006C2FF5">
        <w:trPr>
          <w:trHeight w:val="796"/>
        </w:trPr>
        <w:tc>
          <w:tcPr>
            <w:tcW w:w="8644" w:type="dxa"/>
          </w:tcPr>
          <w:p w:rsidR="006A6016" w:rsidRPr="006A6016" w:rsidRDefault="006A6016" w:rsidP="006A6016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>
              <w:rPr>
                <w:rFonts w:asciiTheme="minorHAnsi" w:eastAsia="Times New Roman" w:hAnsiTheme="minorHAnsi" w:cstheme="minorHAnsi"/>
                <w:szCs w:val="24"/>
                <w:lang w:eastAsia="es-ES"/>
              </w:rPr>
              <w:t xml:space="preserve">NOTA: Parte importante del curso trata sobre </w:t>
            </w:r>
            <w:r w:rsidR="0040413F">
              <w:rPr>
                <w:rFonts w:asciiTheme="minorHAnsi" w:eastAsia="Times New Roman" w:hAnsiTheme="minorHAnsi" w:cstheme="minorHAnsi"/>
                <w:szCs w:val="24"/>
                <w:lang w:eastAsia="es-ES"/>
              </w:rPr>
              <w:t>tecnologías</w:t>
            </w:r>
            <w:r>
              <w:rPr>
                <w:rFonts w:asciiTheme="minorHAnsi" w:eastAsia="Times New Roman" w:hAnsiTheme="minorHAnsi" w:cstheme="minorHAnsi"/>
                <w:szCs w:val="24"/>
                <w:lang w:eastAsia="es-ES"/>
              </w:rPr>
              <w:t xml:space="preserve"> emergentes y disruptivas</w:t>
            </w:r>
            <w:r w:rsidR="00774859">
              <w:rPr>
                <w:rFonts w:asciiTheme="minorHAnsi" w:eastAsia="Times New Roman" w:hAnsiTheme="minorHAnsi" w:cstheme="minorHAnsi"/>
                <w:szCs w:val="24"/>
                <w:lang w:eastAsia="es-ES"/>
              </w:rPr>
              <w:t xml:space="preserve"> en transporte</w:t>
            </w:r>
            <w:r>
              <w:rPr>
                <w:rFonts w:asciiTheme="minorHAnsi" w:eastAsia="Times New Roman" w:hAnsiTheme="minorHAnsi" w:cstheme="minorHAnsi"/>
                <w:szCs w:val="24"/>
                <w:lang w:eastAsia="es-ES"/>
              </w:rPr>
              <w:t>. Nuevos artículos científicos y reportes se publican constantemente sobre estos temas, por lo tanto la bibliografía del curso está en permanente actualización.</w:t>
            </w:r>
          </w:p>
          <w:p w:rsidR="006A6016" w:rsidRPr="006A6016" w:rsidRDefault="006A6016" w:rsidP="006A6016">
            <w:pPr>
              <w:pStyle w:val="EndNoteBibliography"/>
              <w:rPr>
                <w:rFonts w:asciiTheme="minorHAnsi" w:hAnsiTheme="minorHAnsi" w:cstheme="minorHAnsi"/>
                <w:sz w:val="24"/>
                <w:szCs w:val="24"/>
                <w:lang w:val="es-MX"/>
              </w:rPr>
            </w:pPr>
          </w:p>
          <w:p w:rsidR="00A01E5C" w:rsidRPr="00A01E5C" w:rsidRDefault="00E11EFB" w:rsidP="00A01E5C">
            <w:pPr>
              <w:pStyle w:val="EndNoteBibliography"/>
              <w:spacing w:after="0"/>
            </w:pPr>
            <w:r w:rsidRPr="00E11EFB">
              <w:rPr>
                <w:rFonts w:asciiTheme="minorHAnsi" w:hAnsiTheme="minorHAnsi" w:cstheme="minorHAnsi"/>
                <w:sz w:val="24"/>
                <w:szCs w:val="24"/>
              </w:rPr>
              <w:fldChar w:fldCharType="begin"/>
            </w:r>
            <w:r w:rsidRPr="00603BD2">
              <w:rPr>
                <w:rFonts w:asciiTheme="minorHAnsi" w:hAnsiTheme="minorHAnsi" w:cstheme="minorHAnsi"/>
                <w:sz w:val="24"/>
                <w:szCs w:val="24"/>
              </w:rPr>
              <w:instrText xml:space="preserve"> ADDIN EN.REFLIST </w:instrText>
            </w:r>
            <w:r w:rsidRPr="00E11EFB">
              <w:rPr>
                <w:rFonts w:asciiTheme="minorHAnsi" w:hAnsiTheme="minorHAnsi" w:cstheme="minorHAnsi"/>
                <w:sz w:val="24"/>
                <w:szCs w:val="24"/>
              </w:rPr>
              <w:fldChar w:fldCharType="separate"/>
            </w:r>
            <w:bookmarkStart w:id="1" w:name="_ENREF_1"/>
            <w:r w:rsidR="00A01E5C" w:rsidRPr="00A01E5C">
              <w:t>Alemi, F., G. Circella, S. Handy and P. Mokhtarian (2018). What influences travelers to use Uber? Exploring the factors affecting the adoption of on-demand ride services in California. Travel Behaviour and Society 13: 88-104.</w:t>
            </w:r>
            <w:bookmarkEnd w:id="1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" w:name="_ENREF_2"/>
            <w:r w:rsidRPr="00A01E5C">
              <w:t>Avila-Palencia, I., L. Int Panis, E. Dons, M. Gaupp-Berghausen, E. Raser, T. Götschi, R. Gerike, C. Brand, A. de Nazelle, J. P. Orjuela, E. Anaya-Boig, E. Stigell, S. Kahlmeier, F. Iacorossi and M. J. Nieuwenhuijsen (2018). The effects of transport mode use on self-perceived health, mental health, and social contact measures: A cross-sectional and longitudinal study. Environment International 120: 199-206.</w:t>
            </w:r>
            <w:bookmarkEnd w:id="2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3" w:name="_ENREF_3"/>
            <w:r w:rsidRPr="00A01E5C">
              <w:t>Basso, L. J. and H. E. Silva (2014). Efficiency and substitutability of transit subsidies and other urban transport policies. American Economic Journal: Economic Policy 6(4): 1-33.</w:t>
            </w:r>
            <w:bookmarkEnd w:id="3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4" w:name="_ENREF_4"/>
            <w:r w:rsidRPr="00A01E5C">
              <w:t>Bösch, P. M., F. Becker, H. Becker and K. W. Axhausen (2018). Cost-based analysis of autonomous mobility services. Transport Policy 64: 76-91.</w:t>
            </w:r>
            <w:bookmarkEnd w:id="4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5" w:name="_ENREF_5"/>
            <w:r w:rsidRPr="00A01E5C">
              <w:t>Brown, A. E. (2018). Ridehail Revolution: Ridehail Travel and Equity in Los Angeles. PhD thesis, University of California Los Angeles.</w:t>
            </w:r>
            <w:bookmarkEnd w:id="5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6" w:name="_ENREF_6"/>
            <w:r w:rsidRPr="00A01E5C">
              <w:t>Buehler, R., J. Pucher, R. Gerike and T. Götschi (2017). Reducing car dependence in the heart of Europe: lessons from Germany, Austria, and Switzerland. Transport Reviews 37(1): 4-28.</w:t>
            </w:r>
            <w:bookmarkEnd w:id="6"/>
          </w:p>
          <w:p w:rsidR="00A01E5C" w:rsidRPr="00A01E5C" w:rsidRDefault="00A01E5C" w:rsidP="00A01E5C">
            <w:pPr>
              <w:pStyle w:val="EndNoteBibliography"/>
              <w:spacing w:after="0"/>
              <w:rPr>
                <w:lang w:val="es-MX"/>
              </w:rPr>
            </w:pPr>
            <w:bookmarkStart w:id="7" w:name="_ENREF_7"/>
            <w:r w:rsidRPr="00A01E5C">
              <w:t xml:space="preserve">Chester, M. V. and A. Horvath (2009). Environmental assessment of passenger transportation should include infrastructure and supply chains. </w:t>
            </w:r>
            <w:r w:rsidRPr="00A01E5C">
              <w:rPr>
                <w:lang w:val="es-MX"/>
              </w:rPr>
              <w:t>Environ. Res. Lett. 4 (2): 024008.</w:t>
            </w:r>
            <w:bookmarkEnd w:id="7"/>
          </w:p>
          <w:p w:rsidR="00A01E5C" w:rsidRPr="00A01E5C" w:rsidRDefault="00A01E5C" w:rsidP="00A01E5C">
            <w:pPr>
              <w:pStyle w:val="EndNoteBibliography"/>
              <w:spacing w:after="0"/>
              <w:rPr>
                <w:lang w:val="es-MX"/>
              </w:rPr>
            </w:pPr>
            <w:bookmarkStart w:id="8" w:name="_ENREF_8"/>
            <w:r w:rsidRPr="00A01E5C">
              <w:rPr>
                <w:lang w:val="es-MX"/>
              </w:rPr>
              <w:t>CNP (2018). Tecnologías Disruptivas: Regulacióon de Plataformas Digitales. Capítulo 3 - Plataformas de Transporte. Comisión Nacional de Productividad (CNP), Chile, Abril 2018.</w:t>
            </w:r>
            <w:bookmarkEnd w:id="8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9" w:name="_ENREF_9"/>
            <w:r w:rsidRPr="00A01E5C">
              <w:t>Docherty, I., G. Marsden and J. Anable (2017). The governance of smart mobility. Transportation Research Part A: Policy and Practice, in press.</w:t>
            </w:r>
            <w:bookmarkEnd w:id="9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0" w:name="_ENREF_10"/>
            <w:r w:rsidRPr="00A01E5C">
              <w:t xml:space="preserve">Dons, E., D. Rojas-Rueda, E. Anaya-Boig, I. Avila-Palencia, C. Brand, T. Cole-Hunter, A. de Nazelle, U. Eriksson, M. Gaupp-Berghausen, R. Gerike, S. Kahlmeier, M. Laeremans, N. Mueller, T. Nawrot, </w:t>
            </w:r>
            <w:r w:rsidRPr="00A01E5C">
              <w:lastRenderedPageBreak/>
              <w:t>M. J. Nieuwenhuijsen, J. P. Orjuela, F. Racioppi, E. Raser, A. Standaert, L. Int Panis and T. Götschi (2018). Transport mode choice and body mass index: Cross-sectional and longitudinal evidence from a European-wide study. Environment International 119: 109-116.</w:t>
            </w:r>
            <w:bookmarkEnd w:id="10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1" w:name="_ENREF_11"/>
            <w:r w:rsidRPr="00A01E5C">
              <w:t>Elvik, R., P. Christensen and A. Amundsen (2004). Speed and road accidents. An evaluation of the Power Model. . Institute of Transport Economics TOI, Oslo, Noruega.</w:t>
            </w:r>
            <w:bookmarkEnd w:id="11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2" w:name="_ENREF_12"/>
            <w:r w:rsidRPr="00A01E5C">
              <w:t>EPA (2011). Guide to sustainable transportation performance measures. United States Environmental Protection Agency, EPA 231-K-10-004.</w:t>
            </w:r>
            <w:bookmarkEnd w:id="12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3" w:name="_ENREF_13"/>
            <w:r w:rsidRPr="00A01E5C">
              <w:t>Fagnant, D. J. and K. M. Kockelman (2014). The travel and environmental implications of shared autonomous vehicles, using agent-based model scenarios. Transportation Research Part C: Emerging Technologies 40: 1-13.</w:t>
            </w:r>
            <w:bookmarkEnd w:id="13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4" w:name="_ENREF_14"/>
            <w:r w:rsidRPr="00A01E5C">
              <w:t>Fagnant, D. J. and K. M. Kockelman (2015). Preparing a nation for autonomous vehicles: opportunities, barriers and policy recommendations. Transportation Research Part A: Policy and Practice 77: 167-181.</w:t>
            </w:r>
            <w:bookmarkEnd w:id="14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5" w:name="_ENREF_15"/>
            <w:r w:rsidRPr="00A01E5C">
              <w:t xml:space="preserve">Fernández, R. and E. Valenzuela (2004). </w:t>
            </w:r>
            <w:r w:rsidRPr="00A01E5C">
              <w:rPr>
                <w:lang w:val="es-MX"/>
              </w:rPr>
              <w:t xml:space="preserve">Gestión ambiental de tránsito: cómo la ingeniería de transporte puede contribuir a la mejoría del ambiente urbano. </w:t>
            </w:r>
            <w:r w:rsidRPr="00A01E5C">
              <w:t>Revista Eure 89: 97-107.</w:t>
            </w:r>
            <w:bookmarkEnd w:id="15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6" w:name="_ENREF_16"/>
            <w:r w:rsidRPr="00A01E5C">
              <w:t>Litman, T. and D. Burwell (2006). Issues in sustainable transportation. Int. J. Global Environmental Issues 6(4): 331-347.</w:t>
            </w:r>
            <w:bookmarkEnd w:id="16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7" w:name="_ENREF_17"/>
            <w:r w:rsidRPr="00A01E5C">
              <w:t>Mueller, N., D. Rojas-Rueda, T. Cole-Hunter, A. de Nazelle, E. Dons, R. Gerike, T. Götschi, L. Int Panis, S. Kahlmeier and M. Nieuwenhuijsen (2015). Health impact assessment of active transportation: A systematic review. Preventive Medicine 76: 103-114.</w:t>
            </w:r>
            <w:bookmarkEnd w:id="17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8" w:name="_ENREF_18"/>
            <w:r w:rsidRPr="00A01E5C">
              <w:t>Parry, I. and J. Strand (2012). International fuel tax assessment: an application to Chile. Environment and Development Economics 17(02): 127-144.</w:t>
            </w:r>
            <w:bookmarkEnd w:id="18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19" w:name="_ENREF_19"/>
            <w:r w:rsidRPr="00A01E5C">
              <w:t xml:space="preserve">Parry, I. W. (2008). Pricing Urban Congestion. RFF Discussion Paper 08-35, Retrieved on January 2009 from </w:t>
            </w:r>
            <w:hyperlink r:id="rId9" w:history="1">
              <w:r w:rsidRPr="00A01E5C">
                <w:rPr>
                  <w:rStyle w:val="Hipervnculo"/>
                </w:rPr>
                <w:t>http://www.rff.org/RFF/Documents/RFF-DP-08-35.pdf</w:t>
              </w:r>
            </w:hyperlink>
            <w:r w:rsidRPr="00A01E5C">
              <w:t>.</w:t>
            </w:r>
            <w:bookmarkEnd w:id="19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0" w:name="_ENREF_20"/>
            <w:r w:rsidRPr="00A01E5C">
              <w:t>Rayle, L., D. Dai, N. Chan, R. Cervero and S. Shaheen (2016). Just a better taxi? A survey-based comparison of taxis, transit, and ridesourcing services in San Francisco. Transport Policy 45: 168–178.</w:t>
            </w:r>
            <w:bookmarkEnd w:id="20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1" w:name="_ENREF_21"/>
            <w:r w:rsidRPr="00A01E5C">
              <w:t>Rodier, C. (2018). The Effects of Ride Hailing Services on Travel and Associated Greenhouse Gas Emissions. White Paper, National Center for Sustainable Transportation, United States.</w:t>
            </w:r>
            <w:bookmarkEnd w:id="21"/>
          </w:p>
          <w:p w:rsidR="00A01E5C" w:rsidRPr="00A01E5C" w:rsidRDefault="00A01E5C" w:rsidP="00A01E5C">
            <w:pPr>
              <w:pStyle w:val="EndNoteBibliography"/>
              <w:spacing w:after="0"/>
              <w:rPr>
                <w:lang w:val="es-MX"/>
              </w:rPr>
            </w:pPr>
            <w:bookmarkStart w:id="22" w:name="_ENREF_22"/>
            <w:r w:rsidRPr="00A01E5C">
              <w:t xml:space="preserve">SOCHITRAN (2013). </w:t>
            </w:r>
            <w:r w:rsidRPr="00A01E5C">
              <w:rPr>
                <w:lang w:val="es-MX"/>
              </w:rPr>
              <w:t xml:space="preserve">Desafíos del Sector Transporte. Un aporte de la Sociedad Chilena de Ingeniería de Transporte al Debate Programático Presidencial. </w:t>
            </w:r>
            <w:hyperlink r:id="rId10" w:history="1">
              <w:r w:rsidRPr="00A01E5C">
                <w:rPr>
                  <w:rStyle w:val="Hipervnculo"/>
                  <w:lang w:val="es-MX"/>
                </w:rPr>
                <w:t>www.sochitran.cl</w:t>
              </w:r>
            </w:hyperlink>
            <w:r w:rsidRPr="00A01E5C">
              <w:rPr>
                <w:lang w:val="es-MX"/>
              </w:rPr>
              <w:t>.</w:t>
            </w:r>
            <w:bookmarkEnd w:id="22"/>
          </w:p>
          <w:p w:rsidR="00A01E5C" w:rsidRPr="00A01E5C" w:rsidRDefault="00A01E5C" w:rsidP="00A01E5C">
            <w:pPr>
              <w:pStyle w:val="EndNoteBibliography"/>
              <w:spacing w:after="0"/>
              <w:rPr>
                <w:lang w:val="es-MX"/>
              </w:rPr>
            </w:pPr>
            <w:bookmarkStart w:id="23" w:name="_ENREF_23"/>
            <w:r w:rsidRPr="00A01E5C">
              <w:t xml:space="preserve">Tirachini, A. (2015). Probability distribution of walking trips and effects of restricting free pedestrian movement on walking distance. </w:t>
            </w:r>
            <w:r w:rsidRPr="00A01E5C">
              <w:rPr>
                <w:lang w:val="es-MX"/>
              </w:rPr>
              <w:t>Transport Policy 37: 101-110.</w:t>
            </w:r>
            <w:bookmarkEnd w:id="23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4" w:name="_ENREF_24"/>
            <w:r w:rsidRPr="00A01E5C">
              <w:rPr>
                <w:lang w:val="es-MX"/>
              </w:rPr>
              <w:t xml:space="preserve">Tirachini, A. and M. del Río (2018). Plataformas ridesourcing en Santiago: caracterización de usuarios y efectos en la movilidad urbana. </w:t>
            </w:r>
            <w:r w:rsidRPr="00A01E5C">
              <w:t xml:space="preserve">Working Paper, National Productivity Commission, Chile. Accessed at </w:t>
            </w:r>
            <w:hyperlink r:id="rId11" w:history="1">
              <w:r w:rsidRPr="00A01E5C">
                <w:rPr>
                  <w:rStyle w:val="Hipervnculo"/>
                </w:rPr>
                <w:t>https://www.researchgate.net/publication/326326497_Plataformas_ridesourcing_en_Santiago_caracterizacion_de_usuarios_y_efectos_en_la_movilidad_urbana</w:t>
              </w:r>
            </w:hyperlink>
            <w:r w:rsidRPr="00A01E5C">
              <w:t>.</w:t>
            </w:r>
            <w:bookmarkEnd w:id="24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5" w:name="_ENREF_25"/>
            <w:r w:rsidRPr="00A01E5C">
              <w:t xml:space="preserve">Tirachini, A. and A. Gómez-Lobo (2017). Does ridesourcing increase or decrease vehicle kilometers traveled (VKT)? A simulation approach for the case of Santiago, Chile. Working paper, available at </w:t>
            </w:r>
            <w:hyperlink r:id="rId12" w:history="1">
              <w:r w:rsidRPr="00A01E5C">
                <w:rPr>
                  <w:rStyle w:val="Hipervnculo"/>
                </w:rPr>
                <w:t>http://www.econ.uchile.cl/es/publicacion/does-ridesourcing-increase-or-decreasevehicle-kilometers-traveled-vkt-a-simulation-approach-for-the-case-of-santiago-chile</w:t>
              </w:r>
            </w:hyperlink>
            <w:r w:rsidRPr="00A01E5C">
              <w:t>.</w:t>
            </w:r>
            <w:bookmarkEnd w:id="25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6" w:name="_ENREF_26"/>
            <w:r w:rsidRPr="00A01E5C">
              <w:t>Tirachini, A. and D. A. Hensher (2012). Multimodal transport pricing: first best, second best and extensions to non-motorized transport. Transport Reviews 32(2): 181-202.</w:t>
            </w:r>
            <w:bookmarkEnd w:id="26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7" w:name="_ENREF_27"/>
            <w:r w:rsidRPr="00A01E5C">
              <w:t xml:space="preserve">Truong, L. T., C. De Gruyter, G. Currie and A. Delbosc (2017). Estimating the trip generation </w:t>
            </w:r>
            <w:r w:rsidRPr="00A01E5C">
              <w:lastRenderedPageBreak/>
              <w:t>impacts of autonomous vehicles on car travel in Victoria, Australia. Transportation.</w:t>
            </w:r>
            <w:bookmarkEnd w:id="27"/>
          </w:p>
          <w:p w:rsidR="00A01E5C" w:rsidRPr="00A01E5C" w:rsidRDefault="00A01E5C" w:rsidP="00A01E5C">
            <w:pPr>
              <w:pStyle w:val="EndNoteBibliography"/>
              <w:spacing w:after="0"/>
            </w:pPr>
            <w:bookmarkStart w:id="28" w:name="_ENREF_28"/>
            <w:r w:rsidRPr="00A01E5C">
              <w:t>Vanek, F., L. Angenent, J. Banks, R. Daziano and M. Turnquist (2014). Sustainable Transportation Systems Engineering: Evaluation &amp; Implementation. Mc Graw Hill.</w:t>
            </w:r>
            <w:bookmarkEnd w:id="28"/>
          </w:p>
          <w:p w:rsidR="00A01E5C" w:rsidRPr="00A01E5C" w:rsidRDefault="00A01E5C" w:rsidP="00A01E5C">
            <w:pPr>
              <w:pStyle w:val="EndNoteBibliography"/>
            </w:pPr>
            <w:bookmarkStart w:id="29" w:name="_ENREF_29"/>
            <w:r w:rsidRPr="00A01E5C">
              <w:t>Wadud, Z., D. MacKenzie and P. Leiby (2016). Help or hindrance? The travel, energy and carbon impacts of highly automated vehicles. Transportation Research Part A: Policy and Practice 86: 1-18.</w:t>
            </w:r>
            <w:bookmarkEnd w:id="29"/>
          </w:p>
          <w:p w:rsidR="00233875" w:rsidRPr="00603BD2" w:rsidRDefault="00E11EFB" w:rsidP="00AC4695">
            <w:pPr>
              <w:spacing w:afterLines="40" w:after="96" w:line="240" w:lineRule="auto"/>
              <w:rPr>
                <w:rFonts w:asciiTheme="minorHAnsi" w:hAnsiTheme="minorHAnsi" w:cstheme="minorHAnsi"/>
              </w:rPr>
            </w:pPr>
            <w:r w:rsidRPr="00E11EFB">
              <w:rPr>
                <w:rFonts w:asciiTheme="minorHAnsi" w:hAnsiTheme="minorHAnsi" w:cstheme="minorHAnsi"/>
                <w:sz w:val="24"/>
                <w:szCs w:val="24"/>
              </w:rPr>
              <w:fldChar w:fldCharType="end"/>
            </w:r>
          </w:p>
          <w:p w:rsidR="00A671F3" w:rsidRPr="00D353D4" w:rsidRDefault="00A671F3" w:rsidP="006A6016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</w:p>
        </w:tc>
      </w:tr>
    </w:tbl>
    <w:p w:rsidR="00220229" w:rsidRPr="00D353D4" w:rsidRDefault="00220229" w:rsidP="006C2FF5">
      <w:pPr>
        <w:rPr>
          <w:rFonts w:asciiTheme="minorHAnsi" w:hAnsiTheme="minorHAnsi" w:cstheme="minorHAnsi"/>
          <w:sz w:val="24"/>
          <w:szCs w:val="24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093"/>
        <w:gridCol w:w="6551"/>
      </w:tblGrid>
      <w:tr w:rsidR="00220229" w:rsidRPr="006C2FF5">
        <w:tc>
          <w:tcPr>
            <w:tcW w:w="2093" w:type="dxa"/>
            <w:shd w:val="solid" w:color="A6A6A6" w:fill="auto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Vigencia desde:</w:t>
            </w:r>
          </w:p>
        </w:tc>
        <w:tc>
          <w:tcPr>
            <w:tcW w:w="6551" w:type="dxa"/>
          </w:tcPr>
          <w:p w:rsidR="00220229" w:rsidRPr="006C2FF5" w:rsidRDefault="00E11B97" w:rsidP="006C2FF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</w:pPr>
            <w:r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>201</w:t>
            </w:r>
            <w:r w:rsidR="00D127EE">
              <w:rPr>
                <w:rFonts w:asciiTheme="minorHAnsi" w:eastAsia="Times New Roman" w:hAnsiTheme="minorHAnsi" w:cstheme="minorHAnsi"/>
                <w:sz w:val="24"/>
                <w:szCs w:val="24"/>
                <w:lang w:eastAsia="es-ES"/>
              </w:rPr>
              <w:t>8</w:t>
            </w:r>
          </w:p>
        </w:tc>
      </w:tr>
      <w:tr w:rsidR="00220229" w:rsidRPr="006C2FF5">
        <w:tc>
          <w:tcPr>
            <w:tcW w:w="2093" w:type="dxa"/>
            <w:shd w:val="solid" w:color="A6A6A6" w:fill="auto"/>
          </w:tcPr>
          <w:p w:rsidR="00220229" w:rsidRPr="006C2FF5" w:rsidRDefault="00220229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Elaborado por:</w:t>
            </w:r>
          </w:p>
        </w:tc>
        <w:tc>
          <w:tcPr>
            <w:tcW w:w="6551" w:type="dxa"/>
          </w:tcPr>
          <w:p w:rsidR="00220229" w:rsidRPr="006C2FF5" w:rsidRDefault="004670DE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Alejandro Tirachini</w:t>
            </w:r>
          </w:p>
        </w:tc>
      </w:tr>
      <w:tr w:rsidR="00504EE3" w:rsidRPr="006C2FF5">
        <w:tc>
          <w:tcPr>
            <w:tcW w:w="2093" w:type="dxa"/>
            <w:shd w:val="solid" w:color="A6A6A6" w:fill="auto"/>
          </w:tcPr>
          <w:p w:rsidR="00504EE3" w:rsidRPr="006C2FF5" w:rsidRDefault="00504EE3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C2FF5">
              <w:rPr>
                <w:rFonts w:asciiTheme="minorHAnsi" w:hAnsiTheme="minorHAnsi" w:cstheme="minorHAnsi"/>
                <w:sz w:val="24"/>
                <w:szCs w:val="24"/>
              </w:rPr>
              <w:t>Revisado por:</w:t>
            </w:r>
          </w:p>
        </w:tc>
        <w:tc>
          <w:tcPr>
            <w:tcW w:w="6551" w:type="dxa"/>
          </w:tcPr>
          <w:p w:rsidR="00504EE3" w:rsidRPr="006C2FF5" w:rsidRDefault="00504EE3" w:rsidP="006C2FF5">
            <w:pPr>
              <w:spacing w:after="0"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</w:tr>
    </w:tbl>
    <w:p w:rsidR="00E11EFB" w:rsidRDefault="00E11EFB" w:rsidP="007D2CBE">
      <w:pPr>
        <w:rPr>
          <w:rFonts w:asciiTheme="minorHAnsi" w:hAnsiTheme="minorHAnsi" w:cstheme="minorHAnsi"/>
          <w:sz w:val="24"/>
          <w:szCs w:val="24"/>
        </w:rPr>
      </w:pPr>
    </w:p>
    <w:p w:rsidR="00E11EFB" w:rsidRDefault="00E11EFB" w:rsidP="007D2CBE">
      <w:pPr>
        <w:rPr>
          <w:rFonts w:asciiTheme="minorHAnsi" w:hAnsiTheme="minorHAnsi" w:cstheme="minorHAnsi"/>
          <w:sz w:val="24"/>
          <w:szCs w:val="24"/>
        </w:rPr>
      </w:pPr>
    </w:p>
    <w:p w:rsidR="00A50B79" w:rsidRPr="006C2FF5" w:rsidRDefault="00A50B79" w:rsidP="007D2CBE">
      <w:pPr>
        <w:rPr>
          <w:rFonts w:asciiTheme="minorHAnsi" w:hAnsiTheme="minorHAnsi" w:cstheme="minorHAnsi"/>
          <w:sz w:val="24"/>
          <w:szCs w:val="24"/>
        </w:rPr>
      </w:pPr>
    </w:p>
    <w:sectPr w:rsidR="00A50B79" w:rsidRPr="006C2FF5" w:rsidSect="00BE1CFF">
      <w:headerReference w:type="default" r:id="rId13"/>
      <w:pgSz w:w="12240" w:h="15840" w:code="1"/>
      <w:pgMar w:top="2224" w:right="1701" w:bottom="1417" w:left="1701" w:header="567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B5B31" w:rsidRDefault="004B5B31" w:rsidP="00756156">
      <w:pPr>
        <w:spacing w:after="0" w:line="240" w:lineRule="auto"/>
      </w:pPr>
      <w:r>
        <w:separator/>
      </w:r>
    </w:p>
  </w:endnote>
  <w:endnote w:type="continuationSeparator" w:id="0">
    <w:p w:rsidR="004B5B31" w:rsidRDefault="004B5B31" w:rsidP="007561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eva"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B5B31" w:rsidRDefault="004B5B31" w:rsidP="00756156">
      <w:pPr>
        <w:spacing w:after="0" w:line="240" w:lineRule="auto"/>
      </w:pPr>
      <w:r>
        <w:separator/>
      </w:r>
    </w:p>
  </w:footnote>
  <w:footnote w:type="continuationSeparator" w:id="0">
    <w:p w:rsidR="004B5B31" w:rsidRDefault="004B5B31" w:rsidP="007561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B0C99" w:rsidRDefault="002B0C99">
    <w:pPr>
      <w:pStyle w:val="Encabezado"/>
    </w:pPr>
    <w:r>
      <w:rPr>
        <w:noProof/>
        <w:lang w:val="es-CL" w:eastAsia="es-CL"/>
      </w:rPr>
      <w:drawing>
        <wp:inline distT="0" distB="0" distL="0" distR="0" wp14:anchorId="1E8AD3E8" wp14:editId="4EF03B01">
          <wp:extent cx="1421423" cy="923925"/>
          <wp:effectExtent l="0" t="0" r="7620" b="0"/>
          <wp:docPr id="1" name="0 Imagen" descr="logo2_VerticalOficialfcfm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0 Imagen" descr="logo2_VerticalOficialfcfm.jp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21423" cy="9239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3"/>
    <w:multiLevelType w:val="multilevel"/>
    <w:tmpl w:val="00000003"/>
    <w:name w:val="WW8Num3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"/>
      <w:lvlJc w:val="left"/>
      <w:pPr>
        <w:tabs>
          <w:tab w:val="num" w:pos="432"/>
        </w:tabs>
        <w:ind w:left="432" w:hanging="360"/>
      </w:pPr>
    </w:lvl>
    <w:lvl w:ilvl="2">
      <w:start w:val="1"/>
      <w:numFmt w:val="decimal"/>
      <w:lvlText w:val="%1.%2.%3"/>
      <w:lvlJc w:val="left"/>
      <w:pPr>
        <w:tabs>
          <w:tab w:val="num" w:pos="864"/>
        </w:tabs>
        <w:ind w:left="864" w:hanging="720"/>
      </w:pPr>
    </w:lvl>
    <w:lvl w:ilvl="3">
      <w:start w:val="1"/>
      <w:numFmt w:val="decimal"/>
      <w:lvlText w:val="%1.%2.%3.%4"/>
      <w:lvlJc w:val="left"/>
      <w:pPr>
        <w:tabs>
          <w:tab w:val="num" w:pos="936"/>
        </w:tabs>
        <w:ind w:left="936" w:hanging="720"/>
      </w:p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80"/>
      </w:p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080"/>
      </w:pPr>
    </w:lvl>
    <w:lvl w:ilvl="6">
      <w:start w:val="1"/>
      <w:numFmt w:val="decimal"/>
      <w:lvlText w:val="%1.%2.%3.%4.%5.%6.%7"/>
      <w:lvlJc w:val="left"/>
      <w:pPr>
        <w:tabs>
          <w:tab w:val="num" w:pos="1872"/>
        </w:tabs>
        <w:ind w:left="1872" w:hanging="1440"/>
      </w:pPr>
    </w:lvl>
    <w:lvl w:ilvl="7">
      <w:start w:val="1"/>
      <w:numFmt w:val="decimal"/>
      <w:lvlText w:val="%1.%2.%3.%4.%5.%6.%7.%8"/>
      <w:lvlJc w:val="left"/>
      <w:pPr>
        <w:tabs>
          <w:tab w:val="num" w:pos="1944"/>
        </w:tabs>
        <w:ind w:left="1944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2376"/>
        </w:tabs>
        <w:ind w:left="2376" w:hanging="1800"/>
      </w:pPr>
    </w:lvl>
  </w:abstractNum>
  <w:abstractNum w:abstractNumId="1">
    <w:nsid w:val="01356B27"/>
    <w:multiLevelType w:val="hybridMultilevel"/>
    <w:tmpl w:val="298C6A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0E4AC1"/>
    <w:multiLevelType w:val="hybridMultilevel"/>
    <w:tmpl w:val="0732715C"/>
    <w:lvl w:ilvl="0" w:tplc="970AE89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566DD7"/>
    <w:multiLevelType w:val="hybridMultilevel"/>
    <w:tmpl w:val="4942F178"/>
    <w:lvl w:ilvl="0" w:tplc="44AABA6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0A65E3"/>
    <w:multiLevelType w:val="hybridMultilevel"/>
    <w:tmpl w:val="F8E64C56"/>
    <w:lvl w:ilvl="0" w:tplc="0C0A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E302F0"/>
    <w:multiLevelType w:val="hybridMultilevel"/>
    <w:tmpl w:val="A614ED40"/>
    <w:lvl w:ilvl="0" w:tplc="04090001">
      <w:start w:val="1"/>
      <w:numFmt w:val="bullet"/>
      <w:lvlText w:val=""/>
      <w:lvlJc w:val="left"/>
      <w:pPr>
        <w:ind w:left="89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6" w:hanging="360"/>
      </w:pPr>
      <w:rPr>
        <w:rFonts w:ascii="Wingdings" w:hAnsi="Wingdings" w:hint="default"/>
      </w:rPr>
    </w:lvl>
  </w:abstractNum>
  <w:abstractNum w:abstractNumId="6">
    <w:nsid w:val="0CEF5C8E"/>
    <w:multiLevelType w:val="hybridMultilevel"/>
    <w:tmpl w:val="F4C49750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0B946C2"/>
    <w:multiLevelType w:val="hybridMultilevel"/>
    <w:tmpl w:val="9C0CE61A"/>
    <w:lvl w:ilvl="0" w:tplc="04090005">
      <w:start w:val="1"/>
      <w:numFmt w:val="bullet"/>
      <w:lvlText w:val=""/>
      <w:lvlJc w:val="left"/>
      <w:pPr>
        <w:ind w:left="896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6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6" w:hanging="360"/>
      </w:pPr>
      <w:rPr>
        <w:rFonts w:ascii="Wingdings" w:hAnsi="Wingdings" w:hint="default"/>
      </w:rPr>
    </w:lvl>
  </w:abstractNum>
  <w:abstractNum w:abstractNumId="8">
    <w:nsid w:val="11313093"/>
    <w:multiLevelType w:val="hybridMultilevel"/>
    <w:tmpl w:val="5328757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682363B"/>
    <w:multiLevelType w:val="hybridMultilevel"/>
    <w:tmpl w:val="5F78FFEA"/>
    <w:lvl w:ilvl="0" w:tplc="FDA66E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915685F"/>
    <w:multiLevelType w:val="hybridMultilevel"/>
    <w:tmpl w:val="C4D842B6"/>
    <w:lvl w:ilvl="0" w:tplc="04090001">
      <w:start w:val="1"/>
      <w:numFmt w:val="bullet"/>
      <w:lvlText w:val=""/>
      <w:lvlJc w:val="left"/>
      <w:pPr>
        <w:ind w:left="89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6" w:hanging="360"/>
      </w:pPr>
      <w:rPr>
        <w:rFonts w:ascii="Wingdings" w:hAnsi="Wingdings" w:hint="default"/>
      </w:rPr>
    </w:lvl>
  </w:abstractNum>
  <w:abstractNum w:abstractNumId="11">
    <w:nsid w:val="1A1557EE"/>
    <w:multiLevelType w:val="hybridMultilevel"/>
    <w:tmpl w:val="06846BFA"/>
    <w:lvl w:ilvl="0" w:tplc="444449F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  <w:szCs w:val="20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1E391B27"/>
    <w:multiLevelType w:val="hybridMultilevel"/>
    <w:tmpl w:val="B04CF82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19750EF"/>
    <w:multiLevelType w:val="hybridMultilevel"/>
    <w:tmpl w:val="5FA6EA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19A4E13"/>
    <w:multiLevelType w:val="hybridMultilevel"/>
    <w:tmpl w:val="55587E9A"/>
    <w:lvl w:ilvl="0" w:tplc="FFFFFFF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21CB1F86"/>
    <w:multiLevelType w:val="hybridMultilevel"/>
    <w:tmpl w:val="252C90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4FC1948"/>
    <w:multiLevelType w:val="hybridMultilevel"/>
    <w:tmpl w:val="87CC3900"/>
    <w:lvl w:ilvl="0" w:tplc="08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26ED1641"/>
    <w:multiLevelType w:val="hybridMultilevel"/>
    <w:tmpl w:val="FDF2B1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811532A"/>
    <w:multiLevelType w:val="hybridMultilevel"/>
    <w:tmpl w:val="9E827F9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9975100"/>
    <w:multiLevelType w:val="hybridMultilevel"/>
    <w:tmpl w:val="668EF26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C2240D8"/>
    <w:multiLevelType w:val="hybridMultilevel"/>
    <w:tmpl w:val="BC8857C4"/>
    <w:lvl w:ilvl="0" w:tplc="FFFFFFF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>
    <w:nsid w:val="2D1C3B00"/>
    <w:multiLevelType w:val="hybridMultilevel"/>
    <w:tmpl w:val="6D306A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2E9132B4"/>
    <w:multiLevelType w:val="hybridMultilevel"/>
    <w:tmpl w:val="D032B7E6"/>
    <w:lvl w:ilvl="0" w:tplc="04090001">
      <w:start w:val="1"/>
      <w:numFmt w:val="bullet"/>
      <w:lvlText w:val=""/>
      <w:lvlJc w:val="left"/>
      <w:pPr>
        <w:ind w:left="89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6" w:hanging="360"/>
      </w:pPr>
      <w:rPr>
        <w:rFonts w:ascii="Wingdings" w:hAnsi="Wingdings" w:hint="default"/>
      </w:rPr>
    </w:lvl>
  </w:abstractNum>
  <w:abstractNum w:abstractNumId="23">
    <w:nsid w:val="30A14C54"/>
    <w:multiLevelType w:val="hybridMultilevel"/>
    <w:tmpl w:val="E67475EE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6824C97"/>
    <w:multiLevelType w:val="hybridMultilevel"/>
    <w:tmpl w:val="FE06B93C"/>
    <w:lvl w:ilvl="0" w:tplc="0C0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481C2C98"/>
    <w:multiLevelType w:val="hybridMultilevel"/>
    <w:tmpl w:val="F45AB696"/>
    <w:lvl w:ilvl="0" w:tplc="0C0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4DC12766"/>
    <w:multiLevelType w:val="hybridMultilevel"/>
    <w:tmpl w:val="4C2C8B38"/>
    <w:lvl w:ilvl="0" w:tplc="FFFFFFFF">
      <w:start w:val="5"/>
      <w:numFmt w:val="bullet"/>
      <w:lvlText w:val="-"/>
      <w:lvlJc w:val="left"/>
      <w:pPr>
        <w:tabs>
          <w:tab w:val="num" w:pos="896"/>
        </w:tabs>
        <w:ind w:left="896" w:hanging="360"/>
      </w:pPr>
      <w:rPr>
        <w:rFonts w:ascii="Geneva" w:eastAsia="Times New Roman" w:hAnsi="Geneva" w:cs="Calibri" w:hint="default"/>
      </w:rPr>
    </w:lvl>
    <w:lvl w:ilvl="1" w:tplc="04090003" w:tentative="1">
      <w:start w:val="1"/>
      <w:numFmt w:val="bullet"/>
      <w:lvlText w:val="o"/>
      <w:lvlJc w:val="left"/>
      <w:pPr>
        <w:ind w:left="16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6" w:hanging="360"/>
      </w:pPr>
      <w:rPr>
        <w:rFonts w:ascii="Wingdings" w:hAnsi="Wingdings" w:hint="default"/>
      </w:rPr>
    </w:lvl>
  </w:abstractNum>
  <w:abstractNum w:abstractNumId="27">
    <w:nsid w:val="4FB93DEE"/>
    <w:multiLevelType w:val="hybridMultilevel"/>
    <w:tmpl w:val="4516DF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1112CA3"/>
    <w:multiLevelType w:val="hybridMultilevel"/>
    <w:tmpl w:val="55FCF7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4435F5C"/>
    <w:multiLevelType w:val="hybridMultilevel"/>
    <w:tmpl w:val="391AF6C8"/>
    <w:lvl w:ilvl="0" w:tplc="08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561B131A"/>
    <w:multiLevelType w:val="hybridMultilevel"/>
    <w:tmpl w:val="F9EA20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6AD6C96"/>
    <w:multiLevelType w:val="hybridMultilevel"/>
    <w:tmpl w:val="E3549978"/>
    <w:lvl w:ilvl="0" w:tplc="0C0A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>
    <w:nsid w:val="59072217"/>
    <w:multiLevelType w:val="hybridMultilevel"/>
    <w:tmpl w:val="05109822"/>
    <w:lvl w:ilvl="0" w:tplc="00609CB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CED3F2E"/>
    <w:multiLevelType w:val="hybridMultilevel"/>
    <w:tmpl w:val="7AF22208"/>
    <w:lvl w:ilvl="0" w:tplc="FFFFFFFF">
      <w:start w:val="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Geneva" w:eastAsia="Times New Roman" w:hAnsi="Geneva" w:cs="Calibri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5E0B0B1B"/>
    <w:multiLevelType w:val="hybridMultilevel"/>
    <w:tmpl w:val="73F4C122"/>
    <w:lvl w:ilvl="0" w:tplc="8856BA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E0D6239"/>
    <w:multiLevelType w:val="hybridMultilevel"/>
    <w:tmpl w:val="F6BAE66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FC01915"/>
    <w:multiLevelType w:val="hybridMultilevel"/>
    <w:tmpl w:val="86EEB73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E5615C4"/>
    <w:multiLevelType w:val="hybridMultilevel"/>
    <w:tmpl w:val="52A02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FA60E6F"/>
    <w:multiLevelType w:val="hybridMultilevel"/>
    <w:tmpl w:val="EB780AAE"/>
    <w:lvl w:ilvl="0" w:tplc="444449F0">
      <w:start w:val="1"/>
      <w:numFmt w:val="bullet"/>
      <w:lvlText w:val=""/>
      <w:lvlJc w:val="left"/>
      <w:pPr>
        <w:tabs>
          <w:tab w:val="num" w:pos="1211"/>
        </w:tabs>
        <w:ind w:left="1211" w:hanging="360"/>
      </w:pPr>
      <w:rPr>
        <w:rFonts w:ascii="Symbol" w:hAnsi="Symbol" w:hint="default"/>
        <w:sz w:val="20"/>
        <w:szCs w:val="20"/>
      </w:rPr>
    </w:lvl>
    <w:lvl w:ilvl="1" w:tplc="0C0A0003">
      <w:start w:val="1"/>
      <w:numFmt w:val="bullet"/>
      <w:lvlText w:val="o"/>
      <w:lvlJc w:val="left"/>
      <w:pPr>
        <w:tabs>
          <w:tab w:val="num" w:pos="1931"/>
        </w:tabs>
        <w:ind w:left="1931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651"/>
        </w:tabs>
        <w:ind w:left="2651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3371"/>
        </w:tabs>
        <w:ind w:left="3371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4091"/>
        </w:tabs>
        <w:ind w:left="4091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811"/>
        </w:tabs>
        <w:ind w:left="4811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531"/>
        </w:tabs>
        <w:ind w:left="5531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6251"/>
        </w:tabs>
        <w:ind w:left="6251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971"/>
        </w:tabs>
        <w:ind w:left="6971" w:hanging="360"/>
      </w:pPr>
      <w:rPr>
        <w:rFonts w:ascii="Wingdings" w:hAnsi="Wingdings" w:hint="default"/>
      </w:rPr>
    </w:lvl>
  </w:abstractNum>
  <w:abstractNum w:abstractNumId="39">
    <w:nsid w:val="70C743C4"/>
    <w:multiLevelType w:val="hybridMultilevel"/>
    <w:tmpl w:val="011CD6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72283D4E"/>
    <w:multiLevelType w:val="hybridMultilevel"/>
    <w:tmpl w:val="2676FB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516140A"/>
    <w:multiLevelType w:val="hybridMultilevel"/>
    <w:tmpl w:val="ED1E60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86517C3"/>
    <w:multiLevelType w:val="hybridMultilevel"/>
    <w:tmpl w:val="57D0395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9046630"/>
    <w:multiLevelType w:val="hybridMultilevel"/>
    <w:tmpl w:val="569C0EDE"/>
    <w:lvl w:ilvl="0" w:tplc="04090001">
      <w:start w:val="1"/>
      <w:numFmt w:val="bullet"/>
      <w:lvlText w:val=""/>
      <w:lvlJc w:val="left"/>
      <w:pPr>
        <w:tabs>
          <w:tab w:val="num" w:pos="896"/>
        </w:tabs>
        <w:ind w:left="89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6" w:hanging="360"/>
      </w:pPr>
      <w:rPr>
        <w:rFonts w:ascii="Wingdings" w:hAnsi="Wingdings" w:hint="default"/>
      </w:rPr>
    </w:lvl>
  </w:abstractNum>
  <w:abstractNum w:abstractNumId="44">
    <w:nsid w:val="7B956879"/>
    <w:multiLevelType w:val="hybridMultilevel"/>
    <w:tmpl w:val="FFDAF2F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E501CA8"/>
    <w:multiLevelType w:val="hybridMultilevel"/>
    <w:tmpl w:val="09E63B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7F0C33E9"/>
    <w:multiLevelType w:val="hybridMultilevel"/>
    <w:tmpl w:val="7F8ED7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5"/>
  </w:num>
  <w:num w:numId="3">
    <w:abstractNumId w:val="19"/>
  </w:num>
  <w:num w:numId="4">
    <w:abstractNumId w:val="44"/>
  </w:num>
  <w:num w:numId="5">
    <w:abstractNumId w:val="3"/>
  </w:num>
  <w:num w:numId="6">
    <w:abstractNumId w:val="2"/>
  </w:num>
  <w:num w:numId="7">
    <w:abstractNumId w:val="9"/>
  </w:num>
  <w:num w:numId="8">
    <w:abstractNumId w:val="34"/>
  </w:num>
  <w:num w:numId="9">
    <w:abstractNumId w:val="8"/>
  </w:num>
  <w:num w:numId="10">
    <w:abstractNumId w:val="42"/>
  </w:num>
  <w:num w:numId="11">
    <w:abstractNumId w:val="18"/>
  </w:num>
  <w:num w:numId="12">
    <w:abstractNumId w:val="0"/>
  </w:num>
  <w:num w:numId="13">
    <w:abstractNumId w:val="14"/>
  </w:num>
  <w:num w:numId="14">
    <w:abstractNumId w:val="20"/>
  </w:num>
  <w:num w:numId="15">
    <w:abstractNumId w:val="31"/>
  </w:num>
  <w:num w:numId="16">
    <w:abstractNumId w:val="24"/>
  </w:num>
  <w:num w:numId="17">
    <w:abstractNumId w:val="38"/>
  </w:num>
  <w:num w:numId="18">
    <w:abstractNumId w:val="11"/>
  </w:num>
  <w:num w:numId="19">
    <w:abstractNumId w:val="23"/>
  </w:num>
  <w:num w:numId="20">
    <w:abstractNumId w:val="6"/>
  </w:num>
  <w:num w:numId="21">
    <w:abstractNumId w:val="12"/>
  </w:num>
  <w:num w:numId="22">
    <w:abstractNumId w:val="4"/>
  </w:num>
  <w:num w:numId="23">
    <w:abstractNumId w:val="40"/>
  </w:num>
  <w:num w:numId="24">
    <w:abstractNumId w:val="1"/>
  </w:num>
  <w:num w:numId="25">
    <w:abstractNumId w:val="41"/>
  </w:num>
  <w:num w:numId="26">
    <w:abstractNumId w:val="29"/>
  </w:num>
  <w:num w:numId="27">
    <w:abstractNumId w:val="33"/>
  </w:num>
  <w:num w:numId="28">
    <w:abstractNumId w:val="16"/>
  </w:num>
  <w:num w:numId="29">
    <w:abstractNumId w:val="30"/>
  </w:num>
  <w:num w:numId="30">
    <w:abstractNumId w:val="17"/>
  </w:num>
  <w:num w:numId="31">
    <w:abstractNumId w:val="28"/>
  </w:num>
  <w:num w:numId="32">
    <w:abstractNumId w:val="13"/>
  </w:num>
  <w:num w:numId="33">
    <w:abstractNumId w:val="10"/>
  </w:num>
  <w:num w:numId="34">
    <w:abstractNumId w:val="39"/>
  </w:num>
  <w:num w:numId="35">
    <w:abstractNumId w:val="46"/>
  </w:num>
  <w:num w:numId="36">
    <w:abstractNumId w:val="26"/>
  </w:num>
  <w:num w:numId="37">
    <w:abstractNumId w:val="43"/>
  </w:num>
  <w:num w:numId="38">
    <w:abstractNumId w:val="15"/>
  </w:num>
  <w:num w:numId="39">
    <w:abstractNumId w:val="27"/>
  </w:num>
  <w:num w:numId="40">
    <w:abstractNumId w:val="21"/>
  </w:num>
  <w:num w:numId="41">
    <w:abstractNumId w:val="22"/>
  </w:num>
  <w:num w:numId="42">
    <w:abstractNumId w:val="37"/>
  </w:num>
  <w:num w:numId="43">
    <w:abstractNumId w:val="5"/>
  </w:num>
  <w:num w:numId="44">
    <w:abstractNumId w:val="7"/>
  </w:num>
  <w:num w:numId="45">
    <w:abstractNumId w:val="35"/>
  </w:num>
  <w:num w:numId="46">
    <w:abstractNumId w:val="45"/>
  </w:num>
  <w:num w:numId="47">
    <w:abstractNumId w:val="3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_Alejandro_ES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frrf0vfgxdrtzer2e6vxvp0xzttr909dxd0&quot;&gt;thesis-Saved39&lt;record-ids&gt;&lt;item&gt;39&lt;/item&gt;&lt;item&gt;147&lt;/item&gt;&lt;item&gt;354&lt;/item&gt;&lt;item&gt;525&lt;/item&gt;&lt;item&gt;555&lt;/item&gt;&lt;item&gt;610&lt;/item&gt;&lt;item&gt;627&lt;/item&gt;&lt;item&gt;628&lt;/item&gt;&lt;item&gt;629&lt;/item&gt;&lt;item&gt;630&lt;/item&gt;&lt;item&gt;631&lt;/item&gt;&lt;item&gt;633&lt;/item&gt;&lt;item&gt;688&lt;/item&gt;&lt;item&gt;700&lt;/item&gt;&lt;item&gt;701&lt;/item&gt;&lt;item&gt;704&lt;/item&gt;&lt;item&gt;761&lt;/item&gt;&lt;item&gt;766&lt;/item&gt;&lt;item&gt;785&lt;/item&gt;&lt;item&gt;790&lt;/item&gt;&lt;item&gt;794&lt;/item&gt;&lt;item&gt;796&lt;/item&gt;&lt;item&gt;800&lt;/item&gt;&lt;item&gt;801&lt;/item&gt;&lt;item&gt;802&lt;/item&gt;&lt;item&gt;803&lt;/item&gt;&lt;item&gt;804&lt;/item&gt;&lt;item&gt;805&lt;/item&gt;&lt;item&gt;806&lt;/item&gt;&lt;/record-ids&gt;&lt;/item&gt;&lt;/Libraries&gt;"/>
  </w:docVars>
  <w:rsids>
    <w:rsidRoot w:val="00756156"/>
    <w:rsid w:val="00003BDB"/>
    <w:rsid w:val="000059F0"/>
    <w:rsid w:val="0001094A"/>
    <w:rsid w:val="00010D92"/>
    <w:rsid w:val="00011986"/>
    <w:rsid w:val="00025789"/>
    <w:rsid w:val="00030958"/>
    <w:rsid w:val="00050F6E"/>
    <w:rsid w:val="00054768"/>
    <w:rsid w:val="00054D4A"/>
    <w:rsid w:val="00070399"/>
    <w:rsid w:val="00073710"/>
    <w:rsid w:val="00077502"/>
    <w:rsid w:val="000C08FB"/>
    <w:rsid w:val="000D7AA5"/>
    <w:rsid w:val="000E211C"/>
    <w:rsid w:val="001024AA"/>
    <w:rsid w:val="00105563"/>
    <w:rsid w:val="00112E16"/>
    <w:rsid w:val="001150C0"/>
    <w:rsid w:val="00115D26"/>
    <w:rsid w:val="00131ACE"/>
    <w:rsid w:val="0013228A"/>
    <w:rsid w:val="001348CB"/>
    <w:rsid w:val="00143F2B"/>
    <w:rsid w:val="00157F78"/>
    <w:rsid w:val="00161135"/>
    <w:rsid w:val="0016160E"/>
    <w:rsid w:val="00163D15"/>
    <w:rsid w:val="001C0A88"/>
    <w:rsid w:val="001C4D06"/>
    <w:rsid w:val="00220229"/>
    <w:rsid w:val="00223D89"/>
    <w:rsid w:val="00233875"/>
    <w:rsid w:val="00233CD1"/>
    <w:rsid w:val="002514FC"/>
    <w:rsid w:val="00255476"/>
    <w:rsid w:val="00261CED"/>
    <w:rsid w:val="002663A3"/>
    <w:rsid w:val="002670DE"/>
    <w:rsid w:val="0027111F"/>
    <w:rsid w:val="00284B47"/>
    <w:rsid w:val="002B00B2"/>
    <w:rsid w:val="002B0C99"/>
    <w:rsid w:val="002B0D41"/>
    <w:rsid w:val="002C206D"/>
    <w:rsid w:val="002E7E41"/>
    <w:rsid w:val="002F5481"/>
    <w:rsid w:val="00300725"/>
    <w:rsid w:val="00305BBC"/>
    <w:rsid w:val="00314509"/>
    <w:rsid w:val="003224FE"/>
    <w:rsid w:val="0032460C"/>
    <w:rsid w:val="00347436"/>
    <w:rsid w:val="0034784B"/>
    <w:rsid w:val="00357C15"/>
    <w:rsid w:val="00357E19"/>
    <w:rsid w:val="0036477D"/>
    <w:rsid w:val="003659E6"/>
    <w:rsid w:val="00372388"/>
    <w:rsid w:val="0037751A"/>
    <w:rsid w:val="003C2DD8"/>
    <w:rsid w:val="003D42D2"/>
    <w:rsid w:val="003E175D"/>
    <w:rsid w:val="003F0109"/>
    <w:rsid w:val="003F4900"/>
    <w:rsid w:val="0040413F"/>
    <w:rsid w:val="00444A6D"/>
    <w:rsid w:val="00445B71"/>
    <w:rsid w:val="004670DE"/>
    <w:rsid w:val="004718BB"/>
    <w:rsid w:val="004820D8"/>
    <w:rsid w:val="00487C2D"/>
    <w:rsid w:val="00490827"/>
    <w:rsid w:val="0049280C"/>
    <w:rsid w:val="004B5B31"/>
    <w:rsid w:val="004C6EC3"/>
    <w:rsid w:val="004D025B"/>
    <w:rsid w:val="004D0F36"/>
    <w:rsid w:val="004F05F6"/>
    <w:rsid w:val="00502952"/>
    <w:rsid w:val="00503A64"/>
    <w:rsid w:val="00504EE3"/>
    <w:rsid w:val="005061BF"/>
    <w:rsid w:val="00523B69"/>
    <w:rsid w:val="005338F0"/>
    <w:rsid w:val="005561B0"/>
    <w:rsid w:val="0055753F"/>
    <w:rsid w:val="005638E3"/>
    <w:rsid w:val="00575848"/>
    <w:rsid w:val="00577EF9"/>
    <w:rsid w:val="005835D2"/>
    <w:rsid w:val="00590CE6"/>
    <w:rsid w:val="00591FF2"/>
    <w:rsid w:val="0059606D"/>
    <w:rsid w:val="0059737A"/>
    <w:rsid w:val="005B57C1"/>
    <w:rsid w:val="005D0E43"/>
    <w:rsid w:val="005D3314"/>
    <w:rsid w:val="005E4A8E"/>
    <w:rsid w:val="006001F9"/>
    <w:rsid w:val="00602948"/>
    <w:rsid w:val="00603BD2"/>
    <w:rsid w:val="0060535A"/>
    <w:rsid w:val="006139E3"/>
    <w:rsid w:val="00614852"/>
    <w:rsid w:val="00617572"/>
    <w:rsid w:val="00635937"/>
    <w:rsid w:val="00635A9F"/>
    <w:rsid w:val="00636E25"/>
    <w:rsid w:val="006A1D17"/>
    <w:rsid w:val="006A2724"/>
    <w:rsid w:val="006A6016"/>
    <w:rsid w:val="006A7DC8"/>
    <w:rsid w:val="006B22A0"/>
    <w:rsid w:val="006B4CA2"/>
    <w:rsid w:val="006B512F"/>
    <w:rsid w:val="006C1381"/>
    <w:rsid w:val="006C2FF5"/>
    <w:rsid w:val="006D2F74"/>
    <w:rsid w:val="006F3273"/>
    <w:rsid w:val="006F7C6A"/>
    <w:rsid w:val="00700CC1"/>
    <w:rsid w:val="00702A59"/>
    <w:rsid w:val="00721603"/>
    <w:rsid w:val="00725281"/>
    <w:rsid w:val="00756156"/>
    <w:rsid w:val="00756F19"/>
    <w:rsid w:val="00763C36"/>
    <w:rsid w:val="00774859"/>
    <w:rsid w:val="00786F62"/>
    <w:rsid w:val="007C21A1"/>
    <w:rsid w:val="007D2CBE"/>
    <w:rsid w:val="007D3E30"/>
    <w:rsid w:val="007F07F8"/>
    <w:rsid w:val="007F2EAF"/>
    <w:rsid w:val="007F631F"/>
    <w:rsid w:val="007F73C4"/>
    <w:rsid w:val="00820720"/>
    <w:rsid w:val="00821FED"/>
    <w:rsid w:val="00875AAC"/>
    <w:rsid w:val="00875B6A"/>
    <w:rsid w:val="0088326B"/>
    <w:rsid w:val="00886F47"/>
    <w:rsid w:val="008A24AF"/>
    <w:rsid w:val="008B3FCD"/>
    <w:rsid w:val="008D0C5B"/>
    <w:rsid w:val="008D6648"/>
    <w:rsid w:val="008E71CE"/>
    <w:rsid w:val="008F19E3"/>
    <w:rsid w:val="008F4C64"/>
    <w:rsid w:val="008F7EE1"/>
    <w:rsid w:val="00900ABC"/>
    <w:rsid w:val="00903E3E"/>
    <w:rsid w:val="00906C0E"/>
    <w:rsid w:val="00945BB1"/>
    <w:rsid w:val="0096327E"/>
    <w:rsid w:val="009648BB"/>
    <w:rsid w:val="009836B1"/>
    <w:rsid w:val="0099243F"/>
    <w:rsid w:val="009C1DF9"/>
    <w:rsid w:val="009C79B6"/>
    <w:rsid w:val="00A01E5C"/>
    <w:rsid w:val="00A40EBE"/>
    <w:rsid w:val="00A50B79"/>
    <w:rsid w:val="00A51006"/>
    <w:rsid w:val="00A56FE3"/>
    <w:rsid w:val="00A6209D"/>
    <w:rsid w:val="00A66A1A"/>
    <w:rsid w:val="00A671F3"/>
    <w:rsid w:val="00A80FC5"/>
    <w:rsid w:val="00A93050"/>
    <w:rsid w:val="00A96178"/>
    <w:rsid w:val="00AA24B4"/>
    <w:rsid w:val="00AA2A85"/>
    <w:rsid w:val="00AC1C3C"/>
    <w:rsid w:val="00AC4695"/>
    <w:rsid w:val="00AD6FE8"/>
    <w:rsid w:val="00AE33EA"/>
    <w:rsid w:val="00AE6F9C"/>
    <w:rsid w:val="00AF079D"/>
    <w:rsid w:val="00B41CE9"/>
    <w:rsid w:val="00B44709"/>
    <w:rsid w:val="00B64194"/>
    <w:rsid w:val="00B67585"/>
    <w:rsid w:val="00B942E1"/>
    <w:rsid w:val="00BA1E7C"/>
    <w:rsid w:val="00BC422B"/>
    <w:rsid w:val="00BE1CFF"/>
    <w:rsid w:val="00BE5012"/>
    <w:rsid w:val="00C249CB"/>
    <w:rsid w:val="00C25F89"/>
    <w:rsid w:val="00C323E3"/>
    <w:rsid w:val="00C7799D"/>
    <w:rsid w:val="00C815C1"/>
    <w:rsid w:val="00C821E9"/>
    <w:rsid w:val="00C82922"/>
    <w:rsid w:val="00CB7357"/>
    <w:rsid w:val="00CD59F9"/>
    <w:rsid w:val="00CF598F"/>
    <w:rsid w:val="00D06D2F"/>
    <w:rsid w:val="00D12484"/>
    <w:rsid w:val="00D127EE"/>
    <w:rsid w:val="00D16260"/>
    <w:rsid w:val="00D353D4"/>
    <w:rsid w:val="00D40973"/>
    <w:rsid w:val="00D552CA"/>
    <w:rsid w:val="00D56256"/>
    <w:rsid w:val="00D6027B"/>
    <w:rsid w:val="00D611B3"/>
    <w:rsid w:val="00D650B4"/>
    <w:rsid w:val="00D80A73"/>
    <w:rsid w:val="00D93DC6"/>
    <w:rsid w:val="00D951B0"/>
    <w:rsid w:val="00DA3302"/>
    <w:rsid w:val="00DB218D"/>
    <w:rsid w:val="00DF6B34"/>
    <w:rsid w:val="00E05C30"/>
    <w:rsid w:val="00E11B97"/>
    <w:rsid w:val="00E11EFB"/>
    <w:rsid w:val="00E20121"/>
    <w:rsid w:val="00E40014"/>
    <w:rsid w:val="00E53E86"/>
    <w:rsid w:val="00E5715F"/>
    <w:rsid w:val="00E65E98"/>
    <w:rsid w:val="00E7580D"/>
    <w:rsid w:val="00E93BAE"/>
    <w:rsid w:val="00E94DC9"/>
    <w:rsid w:val="00E9674C"/>
    <w:rsid w:val="00EA3205"/>
    <w:rsid w:val="00EA6B82"/>
    <w:rsid w:val="00EC51B0"/>
    <w:rsid w:val="00ED0728"/>
    <w:rsid w:val="00ED3871"/>
    <w:rsid w:val="00F37E89"/>
    <w:rsid w:val="00F410C8"/>
    <w:rsid w:val="00F66FDC"/>
    <w:rsid w:val="00FB51DE"/>
    <w:rsid w:val="00FB6FF2"/>
    <w:rsid w:val="00FD1D91"/>
    <w:rsid w:val="00FF3EA5"/>
    <w:rsid w:val="00FF48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2948"/>
    <w:pPr>
      <w:spacing w:after="200" w:line="276" w:lineRule="auto"/>
    </w:pPr>
    <w:rPr>
      <w:sz w:val="22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rsid w:val="0075615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rsid w:val="00756156"/>
  </w:style>
  <w:style w:type="paragraph" w:styleId="Piedepgina">
    <w:name w:val="footer"/>
    <w:basedOn w:val="Normal"/>
    <w:link w:val="PiedepginaCar"/>
    <w:rsid w:val="0075615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rsid w:val="00756156"/>
  </w:style>
  <w:style w:type="paragraph" w:styleId="Textodeglobo">
    <w:name w:val="Balloon Text"/>
    <w:basedOn w:val="Normal"/>
    <w:link w:val="TextodegloboCar"/>
    <w:rsid w:val="007561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rsid w:val="00756156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rsid w:val="00756156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extoindependiente3">
    <w:name w:val="Body Text 3"/>
    <w:basedOn w:val="Normal"/>
    <w:rsid w:val="007C21A1"/>
    <w:pPr>
      <w:suppressAutoHyphens/>
      <w:spacing w:after="0" w:line="240" w:lineRule="auto"/>
    </w:pPr>
    <w:rPr>
      <w:rFonts w:ascii="Arial" w:eastAsia="SimSun" w:hAnsi="Arial"/>
      <w:b/>
      <w:spacing w:val="-3"/>
      <w:sz w:val="20"/>
      <w:szCs w:val="20"/>
      <w:lang w:val="es-ES_tradnl" w:eastAsia="es-ES"/>
    </w:rPr>
  </w:style>
  <w:style w:type="paragraph" w:styleId="Sangra2detindependiente">
    <w:name w:val="Body Text Indent 2"/>
    <w:basedOn w:val="Normal"/>
    <w:rsid w:val="007C21A1"/>
    <w:pPr>
      <w:spacing w:after="120" w:line="480" w:lineRule="auto"/>
      <w:ind w:left="283"/>
    </w:pPr>
  </w:style>
  <w:style w:type="paragraph" w:styleId="Textoindependiente2">
    <w:name w:val="Body Text 2"/>
    <w:basedOn w:val="Normal"/>
    <w:rsid w:val="00577EF9"/>
    <w:pPr>
      <w:suppressAutoHyphens/>
      <w:spacing w:after="0" w:line="240" w:lineRule="auto"/>
      <w:jc w:val="both"/>
    </w:pPr>
    <w:rPr>
      <w:rFonts w:ascii="Geneva" w:eastAsia="SimSun" w:hAnsi="Geneva"/>
      <w:color w:val="008000"/>
      <w:sz w:val="20"/>
      <w:szCs w:val="24"/>
      <w:lang w:val="es-MX" w:eastAsia="ar-SA"/>
    </w:rPr>
  </w:style>
  <w:style w:type="paragraph" w:styleId="Sangra3detindependiente">
    <w:name w:val="Body Text Indent 3"/>
    <w:basedOn w:val="Normal"/>
    <w:rsid w:val="00577EF9"/>
    <w:pPr>
      <w:spacing w:after="120"/>
      <w:ind w:left="283"/>
    </w:pPr>
    <w:rPr>
      <w:sz w:val="16"/>
      <w:szCs w:val="16"/>
    </w:rPr>
  </w:style>
  <w:style w:type="paragraph" w:styleId="Prrafodelista">
    <w:name w:val="List Paragraph"/>
    <w:basedOn w:val="Normal"/>
    <w:uiPriority w:val="34"/>
    <w:qFormat/>
    <w:rsid w:val="006F7C6A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D951B0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2B0C99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2B0C99"/>
    <w:rPr>
      <w:rFonts w:cs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2B0C99"/>
    <w:pPr>
      <w:spacing w:line="240" w:lineRule="auto"/>
    </w:pPr>
    <w:rPr>
      <w:rFonts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2B0C99"/>
    <w:rPr>
      <w:rFonts w:cs="Calibri"/>
      <w:noProof/>
      <w:sz w:val="22"/>
      <w:szCs w:val="22"/>
      <w:lang w:val="en-US" w:eastAsia="en-US"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2B0C99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2948"/>
    <w:pPr>
      <w:spacing w:after="200" w:line="276" w:lineRule="auto"/>
    </w:pPr>
    <w:rPr>
      <w:sz w:val="22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rsid w:val="0075615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rsid w:val="00756156"/>
  </w:style>
  <w:style w:type="paragraph" w:styleId="Piedepgina">
    <w:name w:val="footer"/>
    <w:basedOn w:val="Normal"/>
    <w:link w:val="PiedepginaCar"/>
    <w:rsid w:val="0075615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rsid w:val="00756156"/>
  </w:style>
  <w:style w:type="paragraph" w:styleId="Textodeglobo">
    <w:name w:val="Balloon Text"/>
    <w:basedOn w:val="Normal"/>
    <w:link w:val="TextodegloboCar"/>
    <w:rsid w:val="007561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rsid w:val="00756156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rsid w:val="00756156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extoindependiente3">
    <w:name w:val="Body Text 3"/>
    <w:basedOn w:val="Normal"/>
    <w:rsid w:val="007C21A1"/>
    <w:pPr>
      <w:suppressAutoHyphens/>
      <w:spacing w:after="0" w:line="240" w:lineRule="auto"/>
    </w:pPr>
    <w:rPr>
      <w:rFonts w:ascii="Arial" w:eastAsia="SimSun" w:hAnsi="Arial"/>
      <w:b/>
      <w:spacing w:val="-3"/>
      <w:sz w:val="20"/>
      <w:szCs w:val="20"/>
      <w:lang w:val="es-ES_tradnl" w:eastAsia="es-ES"/>
    </w:rPr>
  </w:style>
  <w:style w:type="paragraph" w:styleId="Sangra2detindependiente">
    <w:name w:val="Body Text Indent 2"/>
    <w:basedOn w:val="Normal"/>
    <w:rsid w:val="007C21A1"/>
    <w:pPr>
      <w:spacing w:after="120" w:line="480" w:lineRule="auto"/>
      <w:ind w:left="283"/>
    </w:pPr>
  </w:style>
  <w:style w:type="paragraph" w:styleId="Textoindependiente2">
    <w:name w:val="Body Text 2"/>
    <w:basedOn w:val="Normal"/>
    <w:rsid w:val="00577EF9"/>
    <w:pPr>
      <w:suppressAutoHyphens/>
      <w:spacing w:after="0" w:line="240" w:lineRule="auto"/>
      <w:jc w:val="both"/>
    </w:pPr>
    <w:rPr>
      <w:rFonts w:ascii="Geneva" w:eastAsia="SimSun" w:hAnsi="Geneva"/>
      <w:color w:val="008000"/>
      <w:sz w:val="20"/>
      <w:szCs w:val="24"/>
      <w:lang w:val="es-MX" w:eastAsia="ar-SA"/>
    </w:rPr>
  </w:style>
  <w:style w:type="paragraph" w:styleId="Sangra3detindependiente">
    <w:name w:val="Body Text Indent 3"/>
    <w:basedOn w:val="Normal"/>
    <w:rsid w:val="00577EF9"/>
    <w:pPr>
      <w:spacing w:after="120"/>
      <w:ind w:left="283"/>
    </w:pPr>
    <w:rPr>
      <w:sz w:val="16"/>
      <w:szCs w:val="16"/>
    </w:rPr>
  </w:style>
  <w:style w:type="paragraph" w:styleId="Prrafodelista">
    <w:name w:val="List Paragraph"/>
    <w:basedOn w:val="Normal"/>
    <w:uiPriority w:val="34"/>
    <w:qFormat/>
    <w:rsid w:val="006F7C6A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D951B0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2B0C99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2B0C99"/>
    <w:rPr>
      <w:rFonts w:cs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2B0C99"/>
    <w:pPr>
      <w:spacing w:line="240" w:lineRule="auto"/>
    </w:pPr>
    <w:rPr>
      <w:rFonts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2B0C99"/>
    <w:rPr>
      <w:rFonts w:cs="Calibri"/>
      <w:noProof/>
      <w:sz w:val="22"/>
      <w:szCs w:val="22"/>
      <w:lang w:val="en-US" w:eastAsia="en-US"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2B0C9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8414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283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690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17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731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7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9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30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econ.uchile.cl/es/publicacion/does-ridesourcing-increase-or-decreasevehicle-kilometers-traveled-vkt-a-simulation-approach-for-the-case-of-santiago-chil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researchgate.net/publication/326326497_Plataformas_ridesourcing_en_Santiago_caracterizacion_de_usuarios_y_efectos_en_la_movilidad_urbana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file:///C:\Users\JFB\Downloads\www.sochitran.cl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rff.org/RFF/Documents/RFF-DP-08-35.pdf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316E76-0059-4517-BD3A-277F5A8567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7254</Words>
  <Characters>39900</Characters>
  <Application>Microsoft Office Word</Application>
  <DocSecurity>0</DocSecurity>
  <Lines>332</Lines>
  <Paragraphs>9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ROGRAMA DE CURSO</vt:lpstr>
    </vt:vector>
  </TitlesOfParts>
  <Company>Uchile</Company>
  <LinksUpToDate>false</LinksUpToDate>
  <CharactersWithSpaces>470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GRAMA DE CURSO</dc:title>
  <dc:creator>Ucurso</dc:creator>
  <cp:lastModifiedBy>JFB</cp:lastModifiedBy>
  <cp:revision>2</cp:revision>
  <cp:lastPrinted>2015-03-13T18:58:00Z</cp:lastPrinted>
  <dcterms:created xsi:type="dcterms:W3CDTF">2018-08-21T19:15:00Z</dcterms:created>
  <dcterms:modified xsi:type="dcterms:W3CDTF">2018-08-21T19:15:00Z</dcterms:modified>
</cp:coreProperties>
</file>